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7AAA7475"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Pr>
          <w:rStyle w:val="Fodnotehenvisning"/>
          <w:sz w:val="24"/>
          <w:szCs w:val="24"/>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7"/>
      <w:r w:rsidR="00360517" w:rsidRPr="00AB3D2F">
        <w:rPr>
          <w:rStyle w:val="Kommentarhenvisning"/>
          <w:sz w:val="24"/>
          <w:szCs w:val="24"/>
        </w:rPr>
        <w:commentReference w:id="1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Pr>
          <w:rStyle w:val="Fodnotehenvisning"/>
          <w:sz w:val="24"/>
          <w:szCs w:val="24"/>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8"/>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8"/>
      <w:r w:rsidR="00360517" w:rsidRPr="00AB3D2F">
        <w:rPr>
          <w:rStyle w:val="Kommentarhenvisning"/>
          <w:sz w:val="24"/>
          <w:szCs w:val="24"/>
        </w:rPr>
        <w:commentReference w:id="18"/>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9"/>
      <w:commentRangeStart w:id="20"/>
      <w:commentRangeStart w:id="21"/>
      <w:r>
        <w:t>Macroeconomic effects</w:t>
      </w:r>
      <w:commentRangeEnd w:id="19"/>
      <w:r w:rsidR="00C66184">
        <w:rPr>
          <w:rStyle w:val="Kommentarhenvisning"/>
          <w:rFonts w:asciiTheme="minorHAnsi" w:eastAsiaTheme="minorHAnsi" w:hAnsiTheme="minorHAnsi" w:cstheme="minorBidi"/>
          <w:color w:val="auto"/>
        </w:rPr>
        <w:commentReference w:id="19"/>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Pr>
          <w:rStyle w:val="Fodnotehenvisning"/>
          <w:sz w:val="24"/>
          <w:szCs w:val="24"/>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2"/>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2"/>
      <w:r w:rsidR="004C7B41">
        <w:rPr>
          <w:rStyle w:val="Kommentarhenvisning"/>
        </w:rPr>
        <w:commentReference w:id="22"/>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Pr>
          <w:rStyle w:val="Fodnotehenvisning"/>
          <w:sz w:val="24"/>
          <w:szCs w:val="24"/>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3"/>
      <w:commentRangeStart w:id="24"/>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3"/>
      <w:r w:rsidR="002F502B">
        <w:rPr>
          <w:rStyle w:val="Kommentarhenvisning"/>
        </w:rPr>
        <w:commentReference w:id="23"/>
      </w:r>
      <w:commentRangeEnd w:id="24"/>
      <w:r w:rsidR="002F502B">
        <w:rPr>
          <w:rStyle w:val="Kommentarhenvisning"/>
        </w:rPr>
        <w:commentReference w:id="24"/>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5"/>
      <w:commentRangeStart w:id="26"/>
      <w:r w:rsidR="00127EA8">
        <w:rPr>
          <w:rFonts w:cstheme="minorHAnsi"/>
          <w:sz w:val="24"/>
          <w:szCs w:val="24"/>
        </w:rPr>
        <w:t xml:space="preserve">validate the </w:t>
      </w:r>
      <w:r w:rsidR="00C66184">
        <w:rPr>
          <w:rFonts w:cstheme="minorHAnsi"/>
          <w:sz w:val="24"/>
          <w:szCs w:val="24"/>
        </w:rPr>
        <w:t xml:space="preserve">political decision </w:t>
      </w:r>
      <w:commentRangeEnd w:id="25"/>
      <w:r w:rsidR="00C66184">
        <w:rPr>
          <w:rStyle w:val="Kommentarhenvisning"/>
        </w:rPr>
        <w:commentReference w:id="25"/>
      </w:r>
      <w:commentRangeEnd w:id="26"/>
      <w:r w:rsidR="00C66184">
        <w:rPr>
          <w:rStyle w:val="Kommentarhenvisning"/>
        </w:rPr>
        <w:commentReference w:id="26"/>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27"/>
      <w:commentRangeStart w:id="28"/>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27"/>
      <w:r w:rsidR="0049569D">
        <w:rPr>
          <w:rStyle w:val="Kommentarhenvisning"/>
        </w:rPr>
        <w:commentReference w:id="27"/>
      </w:r>
      <w:commentRangeEnd w:id="28"/>
      <w:r w:rsidR="0049569D">
        <w:rPr>
          <w:rStyle w:val="Kommentarhenvisning"/>
        </w:rPr>
        <w:commentReference w:id="28"/>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29"/>
      <w:commentRangeStart w:id="30"/>
      <w:r w:rsidRPr="00AB3D2F">
        <w:rPr>
          <w:rFonts w:cstheme="minorHAnsi"/>
          <w:sz w:val="24"/>
          <w:szCs w:val="24"/>
        </w:rPr>
        <w:t xml:space="preserve">adaption percentage </w:t>
      </w:r>
      <w:commentRangeEnd w:id="29"/>
      <w:r w:rsidR="0049569D">
        <w:rPr>
          <w:rStyle w:val="Kommentarhenvisning"/>
        </w:rPr>
        <w:commentReference w:id="29"/>
      </w:r>
      <w:commentRangeEnd w:id="30"/>
      <w:r w:rsidR="0049569D">
        <w:rPr>
          <w:rStyle w:val="Kommentarhenvisning"/>
        </w:rPr>
        <w:commentReference w:id="30"/>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Pr>
          <w:rStyle w:val="Fodnotehenvisning"/>
          <w:rFonts w:cstheme="minorHAnsi"/>
          <w:sz w:val="24"/>
          <w:szCs w:val="24"/>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Pr>
          <w:rStyle w:val="Fodnotehenvisning"/>
          <w:rFonts w:cstheme="minorHAnsi"/>
          <w:sz w:val="24"/>
          <w:szCs w:val="24"/>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2" w:name="_Ref119756235"/>
      <w:r>
        <w:t xml:space="preserve">Figure </w:t>
      </w:r>
      <w:fldSimple w:instr=" SEQ Figure \* ARABIC ">
        <w:r w:rsidR="007C0476">
          <w:rPr>
            <w:noProof/>
          </w:rPr>
          <w:t>4</w:t>
        </w:r>
      </w:fldSimple>
      <w:bookmarkEnd w:id="32"/>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3"/>
      <w:commentRangeStart w:id="34"/>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3"/>
      <w:r w:rsidR="003C0301">
        <w:rPr>
          <w:rStyle w:val="Kommentarhenvisning"/>
        </w:rPr>
        <w:commentReference w:id="33"/>
      </w:r>
      <w:commentRangeEnd w:id="34"/>
      <w:r w:rsidR="003C0301">
        <w:rPr>
          <w:rStyle w:val="Kommentarhenvisning"/>
        </w:rPr>
        <w:commentReference w:id="34"/>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359D553D"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5"/>
      <w:commentRangeStart w:id="36"/>
      <w:commentRangeStart w:id="37"/>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5"/>
      <w:r w:rsidR="003C0301">
        <w:rPr>
          <w:rStyle w:val="Kommentarhenvisning"/>
        </w:rPr>
        <w:commentReference w:id="35"/>
      </w:r>
      <w:commentRangeEnd w:id="36"/>
      <w:r w:rsidR="003C0301">
        <w:rPr>
          <w:rStyle w:val="Kommentarhenvisning"/>
        </w:rPr>
        <w:commentReference w:id="36"/>
      </w:r>
      <w:commentRangeEnd w:id="37"/>
      <w:r w:rsidR="003C0301">
        <w:rPr>
          <w:rStyle w:val="Kommentarhenvisning"/>
        </w:rPr>
        <w:commentReference w:id="37"/>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r w:rsidR="007D0CB8" w:rsidRPr="00AC0541">
        <w:rPr>
          <w:sz w:val="24"/>
          <w:szCs w:val="24"/>
        </w:rPr>
        <w:lastRenderedPageBreak/>
        <w:t>insurance</w:t>
      </w:r>
      <w:r w:rsidR="00F018CF">
        <w:rPr>
          <w:rStyle w:val="Fodnotehenvisning"/>
          <w:sz w:val="24"/>
          <w:szCs w:val="24"/>
        </w:rPr>
        <w:footnoteReference w:id="7"/>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38" w:name="_Ref119756278"/>
      <w:r>
        <w:t xml:space="preserve">Figure </w:t>
      </w:r>
      <w:fldSimple w:instr=" SEQ Figure \* ARABIC ">
        <w:r w:rsidR="007C0476">
          <w:rPr>
            <w:noProof/>
          </w:rPr>
          <w:t>5</w:t>
        </w:r>
      </w:fldSimple>
      <w:bookmarkEnd w:id="38"/>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39"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39"/>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0"/>
      <w:r w:rsidR="001A7BAE" w:rsidRPr="00AC0541">
        <w:rPr>
          <w:sz w:val="24"/>
          <w:szCs w:val="24"/>
        </w:rPr>
        <w:t>wages</w:t>
      </w:r>
      <w:commentRangeEnd w:id="40"/>
      <w:r w:rsidR="00BF11E0" w:rsidRPr="00AC0541">
        <w:rPr>
          <w:rStyle w:val="Kommentarhenvisning"/>
          <w:sz w:val="24"/>
          <w:szCs w:val="24"/>
        </w:rPr>
        <w:commentReference w:id="4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1"/>
      <w:commentRangeStart w:id="4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1"/>
      <w:r w:rsidR="00D74D8E" w:rsidRPr="00AC0541">
        <w:rPr>
          <w:rStyle w:val="Kommentarhenvisning"/>
          <w:sz w:val="24"/>
          <w:szCs w:val="24"/>
        </w:rPr>
        <w:commentReference w:id="41"/>
      </w:r>
      <w:commentRangeEnd w:id="42"/>
      <w:r w:rsidR="009705F4" w:rsidRPr="00AC0541">
        <w:rPr>
          <w:rStyle w:val="Kommentarhenvisning"/>
          <w:sz w:val="24"/>
          <w:szCs w:val="24"/>
        </w:rPr>
        <w:commentReference w:id="42"/>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3"/>
      <w:commentRangeStart w:id="44"/>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3"/>
      <w:commentRangeEnd w:id="44"/>
      <w:r w:rsidR="00D74D8E" w:rsidRPr="00AC0541">
        <w:rPr>
          <w:rStyle w:val="Kommentarhenvisning"/>
          <w:sz w:val="24"/>
          <w:szCs w:val="24"/>
        </w:rPr>
        <w:commentReference w:id="43"/>
      </w:r>
      <w:r w:rsidR="0075087B" w:rsidRPr="00AC0541">
        <w:rPr>
          <w:rStyle w:val="Kommentarhenvisning"/>
          <w:sz w:val="24"/>
          <w:szCs w:val="24"/>
        </w:rPr>
        <w:commentReference w:id="44"/>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Pr>
          <w:rStyle w:val="Fodnotehenvisning"/>
          <w:sz w:val="24"/>
          <w:szCs w:val="24"/>
        </w:rPr>
        <w:footnoteReference w:id="8"/>
      </w:r>
      <w:r w:rsidR="008E3678">
        <w:rPr>
          <w:sz w:val="24"/>
          <w:szCs w:val="24"/>
        </w:rPr>
        <w:t xml:space="preserve">.  </w:t>
      </w:r>
      <w:commentRangeStart w:id="45"/>
      <w:commentRangeStart w:id="46"/>
      <w:commentRangeStart w:id="4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5"/>
      <w:r w:rsidR="00D74D8E" w:rsidRPr="00AC0541">
        <w:rPr>
          <w:rStyle w:val="Kommentarhenvisning"/>
          <w:sz w:val="24"/>
          <w:szCs w:val="24"/>
        </w:rPr>
        <w:commentReference w:id="45"/>
      </w:r>
      <w:commentRangeEnd w:id="46"/>
      <w:r w:rsidR="008E3678">
        <w:rPr>
          <w:rStyle w:val="Kommentarhenvisning"/>
        </w:rPr>
        <w:commentReference w:id="46"/>
      </w:r>
      <w:commentRangeEnd w:id="47"/>
      <w:r w:rsidR="00904699">
        <w:rPr>
          <w:rStyle w:val="Kommentarhenvisning"/>
        </w:rPr>
        <w:commentReference w:id="4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Pr>
          <w:rStyle w:val="Fodnotehenvisning"/>
          <w:sz w:val="24"/>
          <w:szCs w:val="24"/>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Pr>
          <w:rStyle w:val="Fodnotehenvisning"/>
          <w:sz w:val="24"/>
          <w:szCs w:val="24"/>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48"/>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48"/>
      <w:r w:rsidR="00EB209C" w:rsidRPr="00AC0541">
        <w:rPr>
          <w:rStyle w:val="Kommentarhenvisning"/>
          <w:sz w:val="24"/>
          <w:szCs w:val="24"/>
        </w:rPr>
        <w:commentReference w:id="48"/>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49"/>
      <w:commentRangeStart w:id="50"/>
      <w:commentRangeStart w:id="51"/>
      <w:commentRangeStart w:id="52"/>
      <w:r w:rsidRPr="00AC0541">
        <w:rPr>
          <w:sz w:val="24"/>
          <w:szCs w:val="24"/>
        </w:rPr>
        <w:t xml:space="preserve">approximately 150 </w:t>
      </w:r>
      <w:commentRangeEnd w:id="49"/>
      <w:r w:rsidR="00A36179" w:rsidRPr="00AC0541">
        <w:rPr>
          <w:rStyle w:val="Kommentarhenvisning"/>
          <w:sz w:val="24"/>
          <w:szCs w:val="24"/>
        </w:rPr>
        <w:commentReference w:id="49"/>
      </w:r>
      <w:commentRangeEnd w:id="50"/>
      <w:r w:rsidR="00617DDD">
        <w:rPr>
          <w:rStyle w:val="Kommentarhenvisning"/>
        </w:rPr>
        <w:commentReference w:id="50"/>
      </w:r>
      <w:commentRangeEnd w:id="51"/>
      <w:r w:rsidR="00724E4C">
        <w:rPr>
          <w:rStyle w:val="Kommentarhenvisning"/>
        </w:rPr>
        <w:commentReference w:id="51"/>
      </w:r>
      <w:commentRangeEnd w:id="52"/>
      <w:r w:rsidR="009042A8">
        <w:rPr>
          <w:rStyle w:val="Kommentarhenvisning"/>
        </w:rPr>
        <w:commentReference w:id="52"/>
      </w:r>
      <w:r w:rsidRPr="00AC0541">
        <w:rPr>
          <w:sz w:val="24"/>
          <w:szCs w:val="24"/>
        </w:rPr>
        <w:t>people in this scenario</w:t>
      </w:r>
      <w:r w:rsidR="00845283">
        <w:rPr>
          <w:rStyle w:val="Fodnotehenvisning"/>
          <w:sz w:val="24"/>
          <w:szCs w:val="24"/>
        </w:rPr>
        <w:footnoteReference w:id="11"/>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Pr>
          <w:rStyle w:val="Fodnotehenvisning"/>
          <w:sz w:val="24"/>
          <w:szCs w:val="24"/>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Pr>
          <w:rStyle w:val="Fodnotehenvisning"/>
          <w:sz w:val="24"/>
          <w:szCs w:val="24"/>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3" w:name="_Ref119913315"/>
      <w:r>
        <w:t xml:space="preserve">Section 5: </w:t>
      </w:r>
      <w:r w:rsidR="00BF3FA4">
        <w:t>Discussion</w:t>
      </w:r>
      <w:bookmarkEnd w:id="53"/>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F8A842D" w:rsidR="00A455E4" w:rsidRDefault="00A455E4" w:rsidP="00F73F7D">
      <w:pPr>
        <w:spacing w:line="360" w:lineRule="auto"/>
      </w:pPr>
      <w:r w:rsidRPr="00F73F7D">
        <w:rPr>
          <w:sz w:val="24"/>
          <w:szCs w:val="24"/>
        </w:rPr>
        <w:t xml:space="preserve">In the previous section we introduced </w:t>
      </w:r>
      <w:r w:rsidR="002E6A65">
        <w:rPr>
          <w:sz w:val="24"/>
          <w:szCs w:val="24"/>
        </w:rPr>
        <w:t>the</w:t>
      </w:r>
      <w:r w:rsidRPr="00F73F7D">
        <w:rPr>
          <w:sz w:val="24"/>
          <w:szCs w:val="24"/>
        </w:rPr>
        <w:t xml:space="preserve"> macroeconomic channels</w:t>
      </w:r>
      <w:r w:rsidR="002E6A65">
        <w:rPr>
          <w:sz w:val="24"/>
          <w:szCs w:val="24"/>
        </w:rPr>
        <w:t xml:space="preserve"> presented in section 3</w:t>
      </w:r>
      <w:r w:rsidRPr="00F73F7D">
        <w:rPr>
          <w:sz w:val="24"/>
          <w:szCs w:val="24"/>
        </w:rPr>
        <w:t xml:space="preserve"> </w:t>
      </w:r>
      <w:r w:rsidR="002E6A65">
        <w:rPr>
          <w:sz w:val="24"/>
          <w:szCs w:val="24"/>
        </w:rPr>
        <w:t>with the intention to analyze their</w:t>
      </w:r>
      <w:r w:rsidRPr="00F73F7D">
        <w:rPr>
          <w:sz w:val="24"/>
          <w:szCs w:val="24"/>
        </w:rPr>
        <w:t xml:space="preserve"> effect on the Danish economy </w:t>
      </w:r>
      <w:r w:rsidR="002E6A65">
        <w:rPr>
          <w:sz w:val="24"/>
          <w:szCs w:val="24"/>
        </w:rPr>
        <w:t>when removing the suppressing of the rate regulation percentage, thereby increasing</w:t>
      </w:r>
      <w:r w:rsidRPr="00F73F7D">
        <w:rPr>
          <w:sz w:val="24"/>
          <w:szCs w:val="24"/>
        </w:rPr>
        <w:t xml:space="preserve"> the level of income insurance.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commentRangeStart w:id="54"/>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w:t>
      </w:r>
      <w:commentRangeEnd w:id="54"/>
      <w:r w:rsidR="00BA4CDD">
        <w:rPr>
          <w:rStyle w:val="Kommentarhenvisning"/>
        </w:rPr>
        <w:commentReference w:id="54"/>
      </w:r>
      <w:r w:rsidRPr="00F73F7D">
        <w:rPr>
          <w:sz w:val="24"/>
          <w:szCs w:val="24"/>
        </w:rPr>
        <w:t xml:space="preserv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w:t>
      </w:r>
      <w:r w:rsidRPr="00F73F7D">
        <w:rPr>
          <w:sz w:val="24"/>
          <w:szCs w:val="24"/>
        </w:rPr>
        <w:lastRenderedPageBreak/>
        <w:t>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7EBD26EA"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C100EC">
        <w:rPr>
          <w:rStyle w:val="Fodnotehenvisning"/>
          <w:sz w:val="24"/>
          <w:szCs w:val="24"/>
        </w:rPr>
        <w:footnoteReference w:id="14"/>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55"/>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55"/>
      <w:r w:rsidR="00A32739" w:rsidRPr="00A32739">
        <w:rPr>
          <w:rStyle w:val="Kommentarhenvisning"/>
          <w:sz w:val="24"/>
          <w:szCs w:val="24"/>
        </w:rPr>
        <w:commentReference w:id="55"/>
      </w: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w:t>
      </w:r>
      <w:r w:rsidR="00BA4CDD" w:rsidRPr="00BA4CDD">
        <w:rPr>
          <w:sz w:val="24"/>
          <w:szCs w:val="24"/>
        </w:rPr>
        <w: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commentRangeStart w:id="56"/>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commentRangeEnd w:id="56"/>
      <w:r w:rsidR="000A6F43">
        <w:rPr>
          <w:rStyle w:val="Kommentarhenvisning"/>
        </w:rPr>
        <w:commentReference w:id="56"/>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17812BA2"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 for the US economy</w:t>
      </w:r>
      <w:r w:rsidR="003240E2" w:rsidRPr="003240E2">
        <w:rPr>
          <w:sz w:val="24"/>
          <w:szCs w:val="24"/>
        </w:rPr>
        <w:t xml:space="preserve">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w:t>
      </w:r>
      <w:r w:rsidR="00662931" w:rsidRPr="00847BCD">
        <w:rPr>
          <w:sz w:val="24"/>
          <w:szCs w:val="24"/>
        </w:rPr>
        <w:lastRenderedPageBreak/>
        <w:t xml:space="preserve">the relationship between the macro and micro elasticity. </w:t>
      </w:r>
      <w:r w:rsidR="003240E2">
        <w:rPr>
          <w:sz w:val="24"/>
          <w:szCs w:val="24"/>
        </w:rPr>
        <w:fldChar w:fldCharType="begin" w:fldLock="1"/>
      </w:r>
      <w:r w:rsid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w:t>
      </w:r>
      <w:commentRangeStart w:id="57"/>
      <w:r w:rsidR="00662931" w:rsidRPr="00847BCD">
        <w:rPr>
          <w:sz w:val="24"/>
          <w:szCs w:val="24"/>
        </w:rPr>
        <w:t>s</w:t>
      </w:r>
      <w:commentRangeEnd w:id="57"/>
      <w:r w:rsidR="00B75AD4">
        <w:rPr>
          <w:rStyle w:val="Kommentarhenvisning"/>
        </w:rPr>
        <w:commentReference w:id="57"/>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8234152"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lastRenderedPageBreak/>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Pr>
          <w:rStyle w:val="Fodnotehenvisning"/>
          <w:sz w:val="24"/>
          <w:szCs w:val="24"/>
        </w:rPr>
        <w:footnoteReference w:id="15"/>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w:t>
      </w:r>
      <w:r w:rsidR="00C27226">
        <w:rPr>
          <w:sz w:val="24"/>
          <w:szCs w:val="24"/>
        </w:rPr>
        <w:t xml:space="preserve">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w:t>
      </w:r>
      <w:commentRangeStart w:id="58"/>
      <w:r w:rsidR="005A1A86" w:rsidRPr="003642BF">
        <w:rPr>
          <w:sz w:val="24"/>
          <w:szCs w:val="24"/>
        </w:rPr>
        <w:t>y</w:t>
      </w:r>
      <w:commentRangeEnd w:id="58"/>
      <w:r w:rsidR="00C27226">
        <w:rPr>
          <w:rStyle w:val="Kommentarhenvisning"/>
        </w:rPr>
        <w:commentReference w:id="58"/>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Pr>
          <w:rStyle w:val="Fodnotehenvisning"/>
          <w:sz w:val="24"/>
          <w:szCs w:val="24"/>
        </w:rPr>
        <w:footnoteReference w:id="16"/>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59"/>
      <w:commentRangeStart w:id="60"/>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9"/>
      <w:r w:rsidR="008417CA">
        <w:rPr>
          <w:rStyle w:val="Kommentarhenvisning"/>
        </w:rPr>
        <w:commentReference w:id="59"/>
      </w:r>
      <w:commentRangeEnd w:id="60"/>
      <w:r w:rsidR="00C053D9">
        <w:rPr>
          <w:rStyle w:val="Kommentarhenvisning"/>
        </w:rPr>
        <w:commentReference w:id="60"/>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Pr>
          <w:rStyle w:val="Fodnotehenvisning"/>
          <w:sz w:val="24"/>
          <w:szCs w:val="24"/>
        </w:rPr>
        <w:footnoteReference w:id="17"/>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lastRenderedPageBreak/>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Pr>
          <w:rStyle w:val="Fodnotehenvisning"/>
          <w:sz w:val="24"/>
          <w:szCs w:val="24"/>
        </w:rPr>
        <w:footnoteReference w:id="18"/>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Pr>
          <w:rStyle w:val="Fodnotehenvisning"/>
          <w:sz w:val="24"/>
          <w:szCs w:val="24"/>
        </w:rPr>
        <w:footnoteReference w:id="19"/>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03CADBE9"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w:t>
      </w:r>
      <w:r w:rsidR="000412E2">
        <w:rPr>
          <w:sz w:val="24"/>
          <w:szCs w:val="24"/>
        </w:rPr>
        <w:t>e</w:t>
      </w:r>
      <w:r w:rsidRPr="00C44380">
        <w:rPr>
          <w:sz w:val="24"/>
          <w:szCs w:val="24"/>
        </w:rPr>
        <w:t xml:space="preserve">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w:t>
      </w:r>
      <w:r w:rsidR="001B1664">
        <w:rPr>
          <w:sz w:val="24"/>
          <w:szCs w:val="24"/>
        </w:rPr>
        <w:t>effect</w:t>
      </w:r>
      <w:r w:rsidR="00A0271D" w:rsidRPr="00C44380">
        <w:rPr>
          <w:sz w:val="24"/>
          <w:szCs w:val="24"/>
        </w:rPr>
        <w:t xml:space="preserve">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61"/>
      <w:commentRangeStart w:id="62"/>
      <w:r w:rsidR="00790385">
        <w:rPr>
          <w:sz w:val="24"/>
          <w:szCs w:val="24"/>
        </w:rPr>
        <w:t xml:space="preserve">The </w:t>
      </w:r>
      <w:r w:rsidR="00451A55">
        <w:rPr>
          <w:sz w:val="24"/>
          <w:szCs w:val="24"/>
        </w:rPr>
        <w:t>decision</w:t>
      </w:r>
      <w:r w:rsidR="00790385">
        <w:rPr>
          <w:sz w:val="24"/>
          <w:szCs w:val="24"/>
        </w:rPr>
        <w:t xml:space="preserve"> to look at different level</w:t>
      </w:r>
      <w:r w:rsidR="001B1664">
        <w:rPr>
          <w:sz w:val="24"/>
          <w:szCs w:val="24"/>
        </w:rPr>
        <w:t>s</w:t>
      </w:r>
      <w:r w:rsidR="00790385">
        <w:rPr>
          <w:sz w:val="24"/>
          <w:szCs w:val="24"/>
        </w:rPr>
        <w:t xml:space="preserve">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commentRangeEnd w:id="61"/>
      <w:r w:rsidR="001B1664">
        <w:rPr>
          <w:rStyle w:val="Kommentarhenvisning"/>
        </w:rPr>
        <w:commentReference w:id="61"/>
      </w:r>
      <w:commentRangeEnd w:id="62"/>
      <w:r w:rsidR="001B1664">
        <w:rPr>
          <w:rStyle w:val="Kommentarhenvisning"/>
        </w:rPr>
        <w:commentReference w:id="62"/>
      </w:r>
      <w:r w:rsidR="00D85753">
        <w:rPr>
          <w:sz w:val="24"/>
          <w:szCs w:val="24"/>
        </w:rPr>
        <w:t>.</w:t>
      </w:r>
    </w:p>
    <w:p w14:paraId="6952A779" w14:textId="2D7861E0" w:rsidR="00AE78D2" w:rsidRPr="00C44380" w:rsidRDefault="00AE78D2" w:rsidP="00847BCD">
      <w:pPr>
        <w:spacing w:line="360" w:lineRule="auto"/>
        <w:rPr>
          <w:sz w:val="24"/>
          <w:szCs w:val="24"/>
        </w:rPr>
      </w:pPr>
      <w:commentRangeStart w:id="63"/>
      <w:commentRangeStart w:id="64"/>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63"/>
      <w:r w:rsidR="000412E2">
        <w:rPr>
          <w:rStyle w:val="Kommentarhenvisning"/>
        </w:rPr>
        <w:commentReference w:id="63"/>
      </w:r>
      <w:commentRangeEnd w:id="64"/>
      <w:r w:rsidR="000412E2">
        <w:rPr>
          <w:rStyle w:val="Kommentarhenvisning"/>
        </w:rPr>
        <w:commentReference w:id="64"/>
      </w:r>
    </w:p>
    <w:p w14:paraId="72E925B0" w14:textId="1EE64AA8"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65"/>
      <w:commentRangeStart w:id="66"/>
      <w:r w:rsidR="00305EB0" w:rsidRPr="00C44380">
        <w:rPr>
          <w:sz w:val="24"/>
          <w:szCs w:val="24"/>
        </w:rPr>
        <w:t>0.</w:t>
      </w:r>
      <w:r w:rsidR="00E334EE">
        <w:rPr>
          <w:sz w:val="24"/>
          <w:szCs w:val="24"/>
        </w:rPr>
        <w:t>3</w:t>
      </w:r>
      <w:r w:rsidR="00305EB0" w:rsidRPr="00C44380">
        <w:rPr>
          <w:sz w:val="24"/>
          <w:szCs w:val="24"/>
        </w:rPr>
        <w:t>5-0.</w:t>
      </w:r>
      <w:commentRangeEnd w:id="65"/>
      <w:r w:rsidR="00E334EE">
        <w:rPr>
          <w:sz w:val="24"/>
          <w:szCs w:val="24"/>
        </w:rPr>
        <w:t>4</w:t>
      </w:r>
      <w:r w:rsidR="00BF3FA4" w:rsidRPr="00C44380">
        <w:rPr>
          <w:rStyle w:val="Kommentarhenvisning"/>
        </w:rPr>
        <w:commentReference w:id="65"/>
      </w:r>
      <w:commentRangeEnd w:id="66"/>
      <w:r w:rsidR="00BF3FA4" w:rsidRPr="00C44380">
        <w:rPr>
          <w:rStyle w:val="Kommentarhenvisning"/>
        </w:rPr>
        <w:commentReference w:id="66"/>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083C8837" w14:textId="7777777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Pr>
          <w:rStyle w:val="Fodnotehenvisning"/>
          <w:rFonts w:cstheme="minorHAnsi"/>
          <w:sz w:val="24"/>
          <w:szCs w:val="24"/>
        </w:rPr>
        <w:footnoteReference w:id="20"/>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 xml:space="preserve">our </w:t>
      </w:r>
      <w:r w:rsidR="00540405">
        <w:rPr>
          <w:rFonts w:eastAsiaTheme="minorEastAsia" w:cstheme="minorHAnsi"/>
          <w:sz w:val="24"/>
          <w:szCs w:val="24"/>
        </w:rPr>
        <w:lastRenderedPageBreak/>
        <w:t>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54F28A03" w:rsidR="00D67ABC" w:rsidRPr="009111C1" w:rsidRDefault="00D67ABC" w:rsidP="00D67ABC">
      <w:pPr>
        <w:pStyle w:val="Listeafsnit"/>
        <w:numPr>
          <w:ilvl w:val="0"/>
          <w:numId w:val="9"/>
        </w:numPr>
        <w:spacing w:line="360" w:lineRule="auto"/>
        <w:rPr>
          <w:rFonts w:eastAsiaTheme="minorEastAsia" w:cstheme="minorHAnsi"/>
          <w:sz w:val="24"/>
          <w:szCs w:val="24"/>
        </w:rPr>
      </w:pPr>
      <w:commentRangeStart w:id="67"/>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w:t>
      </w:r>
      <w:r w:rsidR="00086BC9">
        <w:rPr>
          <w:rFonts w:eastAsiaTheme="minorEastAsia" w:cstheme="minorHAnsi"/>
          <w:sz w:val="24"/>
          <w:szCs w:val="24"/>
        </w:rPr>
        <w:t>, therefore using only the micro elasticity of 0.31</w:t>
      </w:r>
      <w:r w:rsidRPr="009111C1">
        <w:rPr>
          <w:rFonts w:eastAsiaTheme="minorEastAsia" w:cstheme="minorHAnsi"/>
          <w:sz w:val="24"/>
          <w:szCs w:val="24"/>
        </w:rPr>
        <w:t>.</w:t>
      </w:r>
    </w:p>
    <w:p w14:paraId="45687B11" w14:textId="6995DD01"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r w:rsidR="00086BC9">
        <w:rPr>
          <w:rFonts w:eastAsiaTheme="minorEastAsia" w:cstheme="minorHAnsi"/>
          <w:sz w:val="24"/>
          <w:szCs w:val="24"/>
        </w:rPr>
        <w:t>, therefore using the micro elasticity of 0.66.</w:t>
      </w:r>
    </w:p>
    <w:p w14:paraId="65F8440B" w14:textId="71495866"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086BC9">
        <w:rPr>
          <w:rFonts w:eastAsiaTheme="minorEastAsia" w:cstheme="minorHAnsi"/>
          <w:sz w:val="24"/>
          <w:szCs w:val="24"/>
        </w:rPr>
        <w:t xml:space="preserve"> </w:t>
      </w:r>
      <w:r w:rsidR="00132150">
        <w:rPr>
          <w:rFonts w:eastAsiaTheme="minorEastAsia" w:cstheme="minorHAnsi"/>
          <w:sz w:val="24"/>
          <w:szCs w:val="24"/>
        </w:rPr>
        <w:t>found in this paper</w:t>
      </w:r>
      <w:r w:rsidR="00086BC9">
        <w:rPr>
          <w:rFonts w:eastAsiaTheme="minorEastAsia" w:cstheme="minorHAnsi"/>
          <w:sz w:val="24"/>
          <w:szCs w:val="24"/>
        </w:rPr>
        <w:t xml:space="preserve"> to be 0.38</w:t>
      </w:r>
      <w:r w:rsidR="00132150">
        <w:rPr>
          <w:rFonts w:eastAsiaTheme="minorEastAsia" w:cstheme="minorHAnsi"/>
          <w:sz w:val="24"/>
          <w:szCs w:val="24"/>
        </w:rPr>
        <w:t xml:space="preserve">, </w:t>
      </w:r>
      <w:r w:rsidR="00086BC9">
        <w:rPr>
          <w:rFonts w:eastAsiaTheme="minorEastAsia" w:cstheme="minorHAnsi"/>
          <w:sz w:val="24"/>
          <w:szCs w:val="24"/>
        </w:rPr>
        <w:t>together with the micro elasticity of 0.51 estimated using</w:t>
      </w:r>
      <w:r w:rsidRPr="009111C1">
        <w:rPr>
          <w:rFonts w:eastAsiaTheme="minorEastAsia" w:cstheme="minorHAnsi"/>
          <w:sz w:val="24"/>
          <w:szCs w:val="24"/>
        </w:rPr>
        <w:t xml:space="preserve"> the argumentatio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commentRangeEnd w:id="67"/>
      <w:r w:rsidR="00086BC9">
        <w:rPr>
          <w:rStyle w:val="Kommentarhenvisning"/>
        </w:rPr>
        <w:commentReference w:id="67"/>
      </w:r>
    </w:p>
    <w:p w14:paraId="190812EC" w14:textId="71FDFA0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F27417">
        <w:rPr>
          <w:rFonts w:eastAsiaTheme="minorEastAsia" w:cstheme="minorHAnsi"/>
          <w:sz w:val="24"/>
          <w:szCs w:val="24"/>
        </w:rPr>
        <w:t xml:space="preserve"> showing the relationship between wages and the average level of income insuranc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t>
      </w:r>
      <w:r w:rsidR="006503D9">
        <w:rPr>
          <w:rFonts w:eastAsiaTheme="minorEastAsia" w:cstheme="minorHAnsi"/>
          <w:sz w:val="24"/>
          <w:szCs w:val="24"/>
        </w:rPr>
        <w:lastRenderedPageBreak/>
        <w:t xml:space="preserve">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Pr>
          <w:rStyle w:val="Fodnotehenvisning"/>
          <w:rFonts w:eastAsiaTheme="minorEastAsia" w:cstheme="minorHAnsi"/>
          <w:sz w:val="24"/>
          <w:szCs w:val="24"/>
        </w:rPr>
        <w:footnoteReference w:id="21"/>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commentRangeStart w:id="68"/>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commentRangeEnd w:id="68"/>
      <w:r w:rsidR="00F27417">
        <w:rPr>
          <w:rStyle w:val="Kommentarhenvisning"/>
        </w:rPr>
        <w:commentReference w:id="68"/>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w:t>
      </w:r>
      <w:r>
        <w:rPr>
          <w:rFonts w:eastAsiaTheme="minorEastAsia" w:cstheme="minorHAnsi"/>
          <w:sz w:val="24"/>
          <w:szCs w:val="24"/>
        </w:rPr>
        <w:lastRenderedPageBreak/>
        <w:t>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69"/>
      <w:r w:rsidR="000979F6">
        <w:rPr>
          <w:rFonts w:eastAsiaTheme="minorEastAsia" w:cstheme="minorHAnsi"/>
          <w:sz w:val="24"/>
          <w:szCs w:val="24"/>
        </w:rPr>
        <w:t xml:space="preserve">0.41 </w:t>
      </w:r>
      <w:commentRangeEnd w:id="69"/>
      <w:r w:rsidR="000979F6">
        <w:rPr>
          <w:rStyle w:val="Kommentarhenvisning"/>
        </w:rPr>
        <w:commentReference w:id="69"/>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78429D91"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lastRenderedPageBreak/>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w:t>
      </w:r>
      <w:r w:rsidR="00FD35A3" w:rsidRPr="007B17B8">
        <w:rPr>
          <w:sz w:val="24"/>
          <w:szCs w:val="24"/>
        </w:rPr>
        <w:lastRenderedPageBreak/>
        <w:t xml:space="preserve">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70"/>
      <w:commentRangeStart w:id="71"/>
      <w:r w:rsidR="00FD35A3" w:rsidRPr="007B17B8">
        <w:rPr>
          <w:sz w:val="24"/>
          <w:szCs w:val="24"/>
        </w:rPr>
        <w:t>0.35-0.</w:t>
      </w:r>
      <w:commentRangeEnd w:id="70"/>
      <w:r w:rsidR="00FD35A3" w:rsidRPr="007B17B8">
        <w:rPr>
          <w:sz w:val="24"/>
          <w:szCs w:val="24"/>
        </w:rPr>
        <w:t>4</w:t>
      </w:r>
      <w:r w:rsidR="00FD35A3" w:rsidRPr="007B17B8">
        <w:rPr>
          <w:rStyle w:val="Kommentarhenvisning"/>
          <w:sz w:val="24"/>
          <w:szCs w:val="24"/>
        </w:rPr>
        <w:commentReference w:id="70"/>
      </w:r>
      <w:commentRangeEnd w:id="71"/>
      <w:r w:rsidR="00FD35A3" w:rsidRPr="007B17B8">
        <w:rPr>
          <w:rStyle w:val="Kommentarhenvisning"/>
          <w:sz w:val="24"/>
          <w:szCs w:val="24"/>
        </w:rPr>
        <w:commentReference w:id="71"/>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72" w:author="Simon Thomsen" w:date="2022-11-09T11:41:00Z"/>
        </w:rPr>
      </w:pPr>
    </w:p>
    <w:p w14:paraId="74ABB717" w14:textId="7589233E" w:rsidR="00CD17D9" w:rsidRPr="00B33E3B" w:rsidRDefault="00CD17D9" w:rsidP="00CD17D9">
      <w:pPr>
        <w:pStyle w:val="Overskrift1"/>
        <w:rPr>
          <w:ins w:id="73" w:author="Simon Thomsen" w:date="2022-11-09T11:42:00Z"/>
          <w:lang w:val="da-DK"/>
        </w:rPr>
      </w:pPr>
      <w:ins w:id="74" w:author="Simon Thomsen" w:date="2022-11-09T11:42:00Z">
        <w:r w:rsidRPr="00B33E3B">
          <w:rPr>
            <w:lang w:val="da-DK"/>
          </w:rPr>
          <w:t xml:space="preserve">Reference list </w:t>
        </w:r>
      </w:ins>
    </w:p>
    <w:p w14:paraId="2919FEF5" w14:textId="7D0416A6" w:rsidR="00CD17D9" w:rsidRPr="00B33E3B" w:rsidRDefault="00CD17D9" w:rsidP="00CD17D9">
      <w:pPr>
        <w:rPr>
          <w:ins w:id="75" w:author="Simon Thomsen" w:date="2022-11-09T11:42:00Z"/>
          <w:lang w:val="da-DK"/>
        </w:rPr>
      </w:pPr>
    </w:p>
    <w:p w14:paraId="52CA1341" w14:textId="4FDF653A" w:rsidR="003240E2" w:rsidRPr="003240E2" w:rsidRDefault="00333B3D" w:rsidP="003240E2">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3240E2" w:rsidRPr="003240E2">
        <w:rPr>
          <w:rFonts w:ascii="Calibri" w:hAnsi="Calibri" w:cs="Calibri"/>
          <w:noProof/>
          <w:szCs w:val="24"/>
        </w:rPr>
        <w:t xml:space="preserve">Aastrup, M. (2018). </w:t>
      </w:r>
      <w:r w:rsidR="003240E2" w:rsidRPr="003240E2">
        <w:rPr>
          <w:rFonts w:ascii="Calibri" w:hAnsi="Calibri" w:cs="Calibri"/>
          <w:i/>
          <w:iCs/>
          <w:noProof/>
          <w:szCs w:val="24"/>
        </w:rPr>
        <w:t>30 Års dagpengeforringelser</w:t>
      </w:r>
      <w:r w:rsidR="003240E2" w:rsidRPr="003240E2">
        <w:rPr>
          <w:rFonts w:ascii="Calibri" w:hAnsi="Calibri" w:cs="Calibri"/>
          <w:noProof/>
          <w:szCs w:val="24"/>
        </w:rPr>
        <w:t xml:space="preserve">. </w:t>
      </w:r>
      <w:r w:rsidR="003240E2" w:rsidRPr="003240E2">
        <w:rPr>
          <w:rFonts w:ascii="Calibri" w:hAnsi="Calibri" w:cs="Calibri"/>
          <w:i/>
          <w:iCs/>
          <w:noProof/>
          <w:szCs w:val="24"/>
        </w:rPr>
        <w:t>September 2018</w:t>
      </w:r>
      <w:r w:rsidR="003240E2" w:rsidRPr="003240E2">
        <w:rPr>
          <w:rFonts w:ascii="Calibri" w:hAnsi="Calibri" w:cs="Calibri"/>
          <w:noProof/>
          <w:szCs w:val="24"/>
        </w:rPr>
        <w:t>.</w:t>
      </w:r>
    </w:p>
    <w:p w14:paraId="2D51790F"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Andersen, T. M., &amp; Svarer, M. (2006). Flexicurity: The Danish Labour-Market Model. </w:t>
      </w:r>
      <w:r w:rsidRPr="003240E2">
        <w:rPr>
          <w:rFonts w:ascii="Calibri" w:hAnsi="Calibri" w:cs="Calibri"/>
          <w:i/>
          <w:iCs/>
          <w:noProof/>
          <w:szCs w:val="24"/>
        </w:rPr>
        <w:t>Ekonomisk Debatt</w:t>
      </w:r>
      <w:r w:rsidRPr="003240E2">
        <w:rPr>
          <w:rFonts w:ascii="Calibri" w:hAnsi="Calibri" w:cs="Calibri"/>
          <w:noProof/>
          <w:szCs w:val="24"/>
        </w:rPr>
        <w:t xml:space="preserve">, </w:t>
      </w:r>
      <w:r w:rsidRPr="003240E2">
        <w:rPr>
          <w:rFonts w:ascii="Calibri" w:hAnsi="Calibri" w:cs="Calibri"/>
          <w:i/>
          <w:iCs/>
          <w:noProof/>
          <w:szCs w:val="24"/>
        </w:rPr>
        <w:t>1</w:t>
      </w:r>
      <w:r w:rsidRPr="003240E2">
        <w:rPr>
          <w:rFonts w:ascii="Calibri" w:hAnsi="Calibri" w:cs="Calibri"/>
          <w:noProof/>
          <w:szCs w:val="24"/>
        </w:rPr>
        <w:t>(April), 17–29.</w:t>
      </w:r>
    </w:p>
    <w:p w14:paraId="299E032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Andersen, T. M., Svarer, M., &amp; Vejlin, R. M. (2015). Litteraturreview af effekter af indretning af arbejdsunderstøttelsen. </w:t>
      </w:r>
      <w:r w:rsidRPr="003240E2">
        <w:rPr>
          <w:rFonts w:ascii="Calibri" w:hAnsi="Calibri" w:cs="Calibri"/>
          <w:i/>
          <w:iCs/>
          <w:noProof/>
          <w:szCs w:val="24"/>
        </w:rPr>
        <w:t>Beskæftigelsesministeriet</w:t>
      </w:r>
      <w:r w:rsidRPr="003240E2">
        <w:rPr>
          <w:rFonts w:ascii="Calibri" w:hAnsi="Calibri" w:cs="Calibri"/>
          <w:noProof/>
          <w:szCs w:val="24"/>
        </w:rPr>
        <w:t>, 1–99.</w:t>
      </w:r>
    </w:p>
    <w:p w14:paraId="2DEAB1D3"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engtsson, E., &amp; Stockhammer, E. (2018). Wages, Income Distribution and Economic Growth: Long-Run Perspectives in Scandinavia, 1900–2010. </w:t>
      </w:r>
      <w:r w:rsidRPr="003240E2">
        <w:rPr>
          <w:rFonts w:ascii="Calibri" w:hAnsi="Calibri" w:cs="Calibri"/>
          <w:i/>
          <w:iCs/>
          <w:noProof/>
          <w:szCs w:val="24"/>
        </w:rPr>
        <w:t>Review of Political Economy</w:t>
      </w:r>
      <w:r w:rsidRPr="003240E2">
        <w:rPr>
          <w:rFonts w:ascii="Calibri" w:hAnsi="Calibri" w:cs="Calibri"/>
          <w:noProof/>
          <w:szCs w:val="24"/>
        </w:rPr>
        <w:t xml:space="preserve">, </w:t>
      </w:r>
      <w:r w:rsidRPr="003240E2">
        <w:rPr>
          <w:rFonts w:ascii="Calibri" w:hAnsi="Calibri" w:cs="Calibri"/>
          <w:i/>
          <w:iCs/>
          <w:noProof/>
          <w:szCs w:val="24"/>
        </w:rPr>
        <w:t>33</w:t>
      </w:r>
      <w:r w:rsidRPr="003240E2">
        <w:rPr>
          <w:rFonts w:ascii="Calibri" w:hAnsi="Calibri" w:cs="Calibri"/>
          <w:noProof/>
          <w:szCs w:val="24"/>
        </w:rPr>
        <w:t>(4), 725–745. https://doi.org/10.1080/09538259.2020.1860307</w:t>
      </w:r>
    </w:p>
    <w:p w14:paraId="1FB4C54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oone, C., Dube, A., Goodman, L., &amp; Kaplan, E. (2021). Unemployment Insurance Generosity and Aggregate Employment. </w:t>
      </w:r>
      <w:r w:rsidRPr="003240E2">
        <w:rPr>
          <w:rFonts w:ascii="Calibri" w:hAnsi="Calibri" w:cs="Calibri"/>
          <w:i/>
          <w:iCs/>
          <w:noProof/>
          <w:szCs w:val="24"/>
        </w:rPr>
        <w:t>American Economic Journal: Economic Policy</w:t>
      </w:r>
      <w:r w:rsidRPr="003240E2">
        <w:rPr>
          <w:rFonts w:ascii="Calibri" w:hAnsi="Calibri" w:cs="Calibri"/>
          <w:noProof/>
          <w:szCs w:val="24"/>
        </w:rPr>
        <w:t xml:space="preserve">, </w:t>
      </w:r>
      <w:r w:rsidRPr="003240E2">
        <w:rPr>
          <w:rFonts w:ascii="Calibri" w:hAnsi="Calibri" w:cs="Calibri"/>
          <w:i/>
          <w:iCs/>
          <w:noProof/>
          <w:szCs w:val="24"/>
        </w:rPr>
        <w:t>13</w:t>
      </w:r>
      <w:r w:rsidRPr="003240E2">
        <w:rPr>
          <w:rFonts w:ascii="Calibri" w:hAnsi="Calibri" w:cs="Calibri"/>
          <w:noProof/>
          <w:szCs w:val="24"/>
        </w:rPr>
        <w:t>(2), 58–99. https://doi.org/10.1257/pol.20160613</w:t>
      </w:r>
    </w:p>
    <w:p w14:paraId="7500A4D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yrialsen, M. R., &amp; Raza, H. (2018). Macroeconomic effects of unemployment benefits in small open economies: A stock–flow consistent approach. </w:t>
      </w:r>
      <w:r w:rsidRPr="003240E2">
        <w:rPr>
          <w:rFonts w:ascii="Calibri" w:hAnsi="Calibri" w:cs="Calibri"/>
          <w:i/>
          <w:iCs/>
          <w:noProof/>
          <w:szCs w:val="24"/>
        </w:rPr>
        <w:t>European Journal of Economics and Economic Policies: Intervention</w:t>
      </w:r>
      <w:r w:rsidRPr="003240E2">
        <w:rPr>
          <w:rFonts w:ascii="Calibri" w:hAnsi="Calibri" w:cs="Calibri"/>
          <w:noProof/>
          <w:szCs w:val="24"/>
        </w:rPr>
        <w:t xml:space="preserve">, </w:t>
      </w:r>
      <w:r w:rsidRPr="003240E2">
        <w:rPr>
          <w:rFonts w:ascii="Calibri" w:hAnsi="Calibri" w:cs="Calibri"/>
          <w:i/>
          <w:iCs/>
          <w:noProof/>
          <w:szCs w:val="24"/>
        </w:rPr>
        <w:t>15</w:t>
      </w:r>
      <w:r w:rsidRPr="003240E2">
        <w:rPr>
          <w:rFonts w:ascii="Calibri" w:hAnsi="Calibri" w:cs="Calibri"/>
          <w:noProof/>
          <w:szCs w:val="24"/>
        </w:rPr>
        <w:t>(3), 335–363. https://doi.org/10.4337/ejeep.2018.0032</w:t>
      </w:r>
    </w:p>
    <w:p w14:paraId="34C06522"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yrialsen, M. R., Raza, H., &amp; Valdecantos, S. (2022). </w:t>
      </w:r>
      <w:r w:rsidRPr="003240E2">
        <w:rPr>
          <w:rFonts w:ascii="Calibri" w:hAnsi="Calibri" w:cs="Calibri"/>
          <w:i/>
          <w:iCs/>
          <w:noProof/>
          <w:szCs w:val="24"/>
        </w:rPr>
        <w:t>QMDE : A QUARTERLY EMPIRICAL MODEL FOR THE DANISH ECONOMY : A STOCK-FLOW CONSISTENT APPROACH</w:t>
      </w:r>
      <w:r w:rsidRPr="003240E2">
        <w:rPr>
          <w:rFonts w:ascii="Calibri" w:hAnsi="Calibri" w:cs="Calibri"/>
          <w:noProof/>
          <w:szCs w:val="24"/>
        </w:rPr>
        <w:t xml:space="preserve">. </w:t>
      </w:r>
      <w:r w:rsidRPr="003240E2">
        <w:rPr>
          <w:rFonts w:ascii="Calibri" w:hAnsi="Calibri" w:cs="Calibri"/>
          <w:i/>
          <w:iCs/>
          <w:noProof/>
          <w:szCs w:val="24"/>
        </w:rPr>
        <w:t>79</w:t>
      </w:r>
      <w:r w:rsidRPr="003240E2">
        <w:rPr>
          <w:rFonts w:ascii="Calibri" w:hAnsi="Calibri" w:cs="Calibri"/>
          <w:noProof/>
          <w:szCs w:val="24"/>
        </w:rPr>
        <w:t>.</w:t>
      </w:r>
    </w:p>
    <w:p w14:paraId="53F4969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Chetty, R. (2006). A general formula for the optimal level of social insurance.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90</w:t>
      </w:r>
      <w:r w:rsidRPr="003240E2">
        <w:rPr>
          <w:rFonts w:ascii="Calibri" w:hAnsi="Calibri" w:cs="Calibri"/>
          <w:noProof/>
          <w:szCs w:val="24"/>
        </w:rPr>
        <w:t>(10–11), 1879–1901. https://doi.org/10.1016/j.jpubeco.2006.01.004</w:t>
      </w:r>
    </w:p>
    <w:p w14:paraId="69427632"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Chetty, R. (2008). Moral hazard versus liquidity and optimal unemployment insurance. </w:t>
      </w:r>
      <w:r w:rsidRPr="003240E2">
        <w:rPr>
          <w:rFonts w:ascii="Calibri" w:hAnsi="Calibri" w:cs="Calibri"/>
          <w:i/>
          <w:iCs/>
          <w:noProof/>
          <w:szCs w:val="24"/>
        </w:rPr>
        <w:t>Journal of Political Economy</w:t>
      </w:r>
      <w:r w:rsidRPr="003240E2">
        <w:rPr>
          <w:rFonts w:ascii="Calibri" w:hAnsi="Calibri" w:cs="Calibri"/>
          <w:noProof/>
          <w:szCs w:val="24"/>
        </w:rPr>
        <w:t xml:space="preserve">, </w:t>
      </w:r>
      <w:r w:rsidRPr="003240E2">
        <w:rPr>
          <w:rFonts w:ascii="Calibri" w:hAnsi="Calibri" w:cs="Calibri"/>
          <w:i/>
          <w:iCs/>
          <w:noProof/>
          <w:szCs w:val="24"/>
        </w:rPr>
        <w:t>116</w:t>
      </w:r>
      <w:r w:rsidRPr="003240E2">
        <w:rPr>
          <w:rFonts w:ascii="Calibri" w:hAnsi="Calibri" w:cs="Calibri"/>
          <w:noProof/>
          <w:szCs w:val="24"/>
        </w:rPr>
        <w:t>(2), 173–234. https://doi.org/10.1086/588585</w:t>
      </w:r>
    </w:p>
    <w:p w14:paraId="35BD5DB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gpengekommissionen. (2015). </w:t>
      </w:r>
      <w:r w:rsidRPr="003240E2">
        <w:rPr>
          <w:rFonts w:ascii="Calibri" w:hAnsi="Calibri" w:cs="Calibri"/>
          <w:i/>
          <w:iCs/>
          <w:noProof/>
          <w:szCs w:val="24"/>
        </w:rPr>
        <w:t>Kompensationsgraden i dagpengesystemet</w:t>
      </w:r>
      <w:r w:rsidRPr="003240E2">
        <w:rPr>
          <w:rFonts w:ascii="Calibri" w:hAnsi="Calibri" w:cs="Calibri"/>
          <w:noProof/>
          <w:szCs w:val="24"/>
        </w:rPr>
        <w:t>. 41.</w:t>
      </w:r>
    </w:p>
    <w:p w14:paraId="3CC1117E"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gpengekommissionens sekretariat. (2015). Dagpengemodellen teknisk analyserapport. </w:t>
      </w:r>
      <w:r w:rsidRPr="003240E2">
        <w:rPr>
          <w:rFonts w:ascii="Calibri" w:hAnsi="Calibri" w:cs="Calibri"/>
          <w:i/>
          <w:iCs/>
          <w:noProof/>
          <w:szCs w:val="24"/>
        </w:rPr>
        <w:t>Beskæftigelsesmi</w:t>
      </w:r>
      <w:r w:rsidRPr="003240E2">
        <w:rPr>
          <w:rFonts w:ascii="Calibri" w:hAnsi="Calibri" w:cs="Calibri"/>
          <w:noProof/>
          <w:szCs w:val="24"/>
        </w:rPr>
        <w:t>.</w:t>
      </w:r>
    </w:p>
    <w:p w14:paraId="55C8EAB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nmarks Statistik. (2012). ADAM - En Model Af Dansk Økonomi. In </w:t>
      </w:r>
      <w:r w:rsidRPr="003240E2">
        <w:rPr>
          <w:rFonts w:ascii="Calibri" w:hAnsi="Calibri" w:cs="Calibri"/>
          <w:i/>
          <w:iCs/>
          <w:noProof/>
          <w:szCs w:val="24"/>
        </w:rPr>
        <w:t>Danmarks Statistik</w:t>
      </w:r>
      <w:r w:rsidRPr="003240E2">
        <w:rPr>
          <w:rFonts w:ascii="Calibri" w:hAnsi="Calibri" w:cs="Calibri"/>
          <w:noProof/>
          <w:szCs w:val="24"/>
        </w:rPr>
        <w:t>. Danmarks Statistik. https://www.dst.dk/da/Statistik/Publikationer/VisPub?cid=17987</w:t>
      </w:r>
    </w:p>
    <w:p w14:paraId="17E11D1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e Økonomiske Råd. (2022). </w:t>
      </w:r>
      <w:r w:rsidRPr="003240E2">
        <w:rPr>
          <w:rFonts w:ascii="Calibri" w:hAnsi="Calibri" w:cs="Calibri"/>
          <w:i/>
          <w:iCs/>
          <w:noProof/>
          <w:szCs w:val="24"/>
        </w:rPr>
        <w:t>RAPPORT FRA FORMANDSKABET DANSK ØKONOMI FORÅR 2022</w:t>
      </w:r>
      <w:r w:rsidRPr="003240E2">
        <w:rPr>
          <w:rFonts w:ascii="Calibri" w:hAnsi="Calibri" w:cs="Calibri"/>
          <w:noProof/>
          <w:szCs w:val="24"/>
        </w:rPr>
        <w:t>. https://dors.dk/raad-vismaend/loven.</w:t>
      </w:r>
    </w:p>
    <w:p w14:paraId="3225AE1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3240E2">
        <w:rPr>
          <w:rFonts w:ascii="Calibri" w:hAnsi="Calibri" w:cs="Calibri"/>
          <w:i/>
          <w:iCs/>
          <w:noProof/>
          <w:szCs w:val="24"/>
        </w:rPr>
        <w:t>SSRN Electronic Journal</w:t>
      </w:r>
      <w:r w:rsidRPr="003240E2">
        <w:rPr>
          <w:rFonts w:ascii="Calibri" w:hAnsi="Calibri" w:cs="Calibri"/>
          <w:noProof/>
          <w:szCs w:val="24"/>
        </w:rPr>
        <w:t xml:space="preserve">, </w:t>
      </w:r>
      <w:r w:rsidRPr="003240E2">
        <w:rPr>
          <w:rFonts w:ascii="Calibri" w:hAnsi="Calibri" w:cs="Calibri"/>
          <w:i/>
          <w:iCs/>
          <w:noProof/>
          <w:szCs w:val="24"/>
        </w:rPr>
        <w:t>11496</w:t>
      </w:r>
      <w:r w:rsidRPr="003240E2">
        <w:rPr>
          <w:rFonts w:ascii="Calibri" w:hAnsi="Calibri" w:cs="Calibri"/>
          <w:noProof/>
          <w:szCs w:val="24"/>
        </w:rPr>
        <w:t>. https://doi.org/10.2139/ssrn.3177370</w:t>
      </w:r>
    </w:p>
    <w:p w14:paraId="6A94345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ray, M., &amp; Thirlwall, A. P. (2011). The endogeneity of the natural rate of growth for a selection of Asian countries. </w:t>
      </w:r>
      <w:r w:rsidRPr="003240E2">
        <w:rPr>
          <w:rFonts w:ascii="Calibri" w:hAnsi="Calibri" w:cs="Calibri"/>
          <w:i/>
          <w:iCs/>
          <w:noProof/>
          <w:szCs w:val="24"/>
        </w:rPr>
        <w:t>Journal of Post Keynesian Economics</w:t>
      </w:r>
      <w:r w:rsidRPr="003240E2">
        <w:rPr>
          <w:rFonts w:ascii="Calibri" w:hAnsi="Calibri" w:cs="Calibri"/>
          <w:noProof/>
          <w:szCs w:val="24"/>
        </w:rPr>
        <w:t xml:space="preserve">, </w:t>
      </w:r>
      <w:r w:rsidRPr="003240E2">
        <w:rPr>
          <w:rFonts w:ascii="Calibri" w:hAnsi="Calibri" w:cs="Calibri"/>
          <w:i/>
          <w:iCs/>
          <w:noProof/>
          <w:szCs w:val="24"/>
        </w:rPr>
        <w:t>33</w:t>
      </w:r>
      <w:r w:rsidRPr="003240E2">
        <w:rPr>
          <w:rFonts w:ascii="Calibri" w:hAnsi="Calibri" w:cs="Calibri"/>
          <w:noProof/>
          <w:szCs w:val="24"/>
        </w:rPr>
        <w:t>(3), 451–468. https://doi.org/10.2753/PKE0160-3477330303</w:t>
      </w:r>
    </w:p>
    <w:p w14:paraId="52A8F03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REAM. (2013). </w:t>
      </w:r>
      <w:r w:rsidRPr="003240E2">
        <w:rPr>
          <w:rFonts w:ascii="Calibri" w:hAnsi="Calibri" w:cs="Calibri"/>
          <w:i/>
          <w:iCs/>
          <w:noProof/>
          <w:szCs w:val="24"/>
        </w:rPr>
        <w:t>Langsigtet økonomisk fremskrivning 2013</w:t>
      </w:r>
      <w:r w:rsidRPr="003240E2">
        <w:rPr>
          <w:rFonts w:ascii="Calibri" w:hAnsi="Calibri" w:cs="Calibri"/>
          <w:noProof/>
          <w:szCs w:val="24"/>
        </w:rPr>
        <w:t xml:space="preserve">. </w:t>
      </w:r>
      <w:r w:rsidRPr="003240E2">
        <w:rPr>
          <w:rFonts w:ascii="Calibri" w:hAnsi="Calibri" w:cs="Calibri"/>
          <w:i/>
          <w:iCs/>
          <w:noProof/>
          <w:szCs w:val="24"/>
        </w:rPr>
        <w:t>August</w:t>
      </w:r>
      <w:r w:rsidRPr="003240E2">
        <w:rPr>
          <w:rFonts w:ascii="Calibri" w:hAnsi="Calibri" w:cs="Calibri"/>
          <w:noProof/>
          <w:szCs w:val="24"/>
        </w:rPr>
        <w:t>.</w:t>
      </w:r>
    </w:p>
    <w:p w14:paraId="3613EBB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gbevægelsens Hovedorganisation. (2021). </w:t>
      </w:r>
      <w:r w:rsidRPr="003240E2">
        <w:rPr>
          <w:rFonts w:ascii="Calibri" w:hAnsi="Calibri" w:cs="Calibri"/>
          <w:i/>
          <w:iCs/>
          <w:noProof/>
          <w:szCs w:val="24"/>
        </w:rPr>
        <w:t>Mere tryghed til lønmodtagerne</w:t>
      </w:r>
      <w:r w:rsidRPr="003240E2">
        <w:rPr>
          <w:rFonts w:ascii="Calibri" w:hAnsi="Calibri" w:cs="Calibri"/>
          <w:noProof/>
          <w:szCs w:val="24"/>
        </w:rPr>
        <w:t>.</w:t>
      </w:r>
    </w:p>
    <w:p w14:paraId="354753E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lastRenderedPageBreak/>
        <w:t xml:space="preserve">Falch, N. S. (2015). </w:t>
      </w:r>
      <w:r w:rsidRPr="003240E2">
        <w:rPr>
          <w:rFonts w:ascii="Calibri" w:hAnsi="Calibri" w:cs="Calibri"/>
          <w:i/>
          <w:iCs/>
          <w:noProof/>
          <w:szCs w:val="24"/>
        </w:rPr>
        <w:t>Three essays on unemployment insurance</w:t>
      </w:r>
      <w:r w:rsidRPr="003240E2">
        <w:rPr>
          <w:rFonts w:ascii="Calibri" w:hAnsi="Calibri" w:cs="Calibri"/>
          <w:noProof/>
          <w:szCs w:val="24"/>
        </w:rPr>
        <w:t xml:space="preserve">. </w:t>
      </w:r>
      <w:r w:rsidRPr="003240E2">
        <w:rPr>
          <w:rFonts w:ascii="Calibri" w:hAnsi="Calibri" w:cs="Calibri"/>
          <w:i/>
          <w:iCs/>
          <w:noProof/>
          <w:szCs w:val="24"/>
        </w:rPr>
        <w:t>April</w:t>
      </w:r>
      <w:r w:rsidRPr="003240E2">
        <w:rPr>
          <w:rFonts w:ascii="Calibri" w:hAnsi="Calibri" w:cs="Calibri"/>
          <w:noProof/>
          <w:szCs w:val="24"/>
        </w:rPr>
        <w:t>.</w:t>
      </w:r>
    </w:p>
    <w:p w14:paraId="0C6A9F23"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zzari, S. M., Ferri, P., &amp; Variato, A. M. (2020). Demand-led growth and accommodating supply. </w:t>
      </w:r>
      <w:r w:rsidRPr="003240E2">
        <w:rPr>
          <w:rFonts w:ascii="Calibri" w:hAnsi="Calibri" w:cs="Calibri"/>
          <w:i/>
          <w:iCs/>
          <w:noProof/>
          <w:szCs w:val="24"/>
        </w:rPr>
        <w:t>Cambridge Journal of Economics</w:t>
      </w:r>
      <w:r w:rsidRPr="003240E2">
        <w:rPr>
          <w:rFonts w:ascii="Calibri" w:hAnsi="Calibri" w:cs="Calibri"/>
          <w:noProof/>
          <w:szCs w:val="24"/>
        </w:rPr>
        <w:t xml:space="preserve">, </w:t>
      </w:r>
      <w:r w:rsidRPr="003240E2">
        <w:rPr>
          <w:rFonts w:ascii="Calibri" w:hAnsi="Calibri" w:cs="Calibri"/>
          <w:i/>
          <w:iCs/>
          <w:noProof/>
          <w:szCs w:val="24"/>
        </w:rPr>
        <w:t>44</w:t>
      </w:r>
      <w:r w:rsidRPr="003240E2">
        <w:rPr>
          <w:rFonts w:ascii="Calibri" w:hAnsi="Calibri" w:cs="Calibri"/>
          <w:noProof/>
          <w:szCs w:val="24"/>
        </w:rPr>
        <w:t>(3), 583–605. https://doi.org/10.1093/cje/bez055</w:t>
      </w:r>
    </w:p>
    <w:p w14:paraId="7167A98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inansministeriet. (2017). </w:t>
      </w:r>
      <w:r w:rsidRPr="003240E2">
        <w:rPr>
          <w:rFonts w:ascii="Calibri" w:hAnsi="Calibri" w:cs="Calibri"/>
          <w:i/>
          <w:iCs/>
          <w:noProof/>
          <w:szCs w:val="24"/>
        </w:rPr>
        <w:t>Det danske pensionssystem nu og i fremtiden</w:t>
      </w:r>
      <w:r w:rsidRPr="003240E2">
        <w:rPr>
          <w:rFonts w:ascii="Calibri" w:hAnsi="Calibri" w:cs="Calibri"/>
          <w:noProof/>
          <w:szCs w:val="24"/>
        </w:rPr>
        <w:t>.</w:t>
      </w:r>
    </w:p>
    <w:p w14:paraId="30DE7EA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inkelstein, A., &amp; Chetty, R. (2012). </w:t>
      </w:r>
      <w:r w:rsidRPr="003240E2">
        <w:rPr>
          <w:rFonts w:ascii="Calibri" w:hAnsi="Calibri" w:cs="Calibri"/>
          <w:i/>
          <w:iCs/>
          <w:noProof/>
          <w:szCs w:val="24"/>
        </w:rPr>
        <w:t>SOCIAL INSURANCE: CONNECTING THEORY TO DATA</w:t>
      </w:r>
      <w:r w:rsidRPr="003240E2">
        <w:rPr>
          <w:rFonts w:ascii="Calibri" w:hAnsi="Calibri" w:cs="Calibri"/>
          <w:noProof/>
          <w:szCs w:val="24"/>
        </w:rPr>
        <w:t>.</w:t>
      </w:r>
    </w:p>
    <w:p w14:paraId="62AD768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redriksson, P., &amp; Söderström, M. (2020). The equilibrium impact of unemployment insurance on unemployment: Evidence from a non-linear policy rule.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187</w:t>
      </w:r>
      <w:r w:rsidRPr="003240E2">
        <w:rPr>
          <w:rFonts w:ascii="Calibri" w:hAnsi="Calibri" w:cs="Calibri"/>
          <w:noProof/>
          <w:szCs w:val="24"/>
        </w:rPr>
        <w:t>, 104199. https://doi.org/10.1016/j.jpubeco.2020.104199</w:t>
      </w:r>
    </w:p>
    <w:p w14:paraId="33A9EDA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Gutierrez, I. A. (2016). Job insecurity, unemployment insurance and on-the-job search. Evidence from older American workers. </w:t>
      </w:r>
      <w:r w:rsidRPr="003240E2">
        <w:rPr>
          <w:rFonts w:ascii="Calibri" w:hAnsi="Calibri" w:cs="Calibri"/>
          <w:i/>
          <w:iCs/>
          <w:noProof/>
          <w:szCs w:val="24"/>
        </w:rPr>
        <w:t>Labour Economics</w:t>
      </w:r>
      <w:r w:rsidRPr="003240E2">
        <w:rPr>
          <w:rFonts w:ascii="Calibri" w:hAnsi="Calibri" w:cs="Calibri"/>
          <w:noProof/>
          <w:szCs w:val="24"/>
        </w:rPr>
        <w:t xml:space="preserve">, </w:t>
      </w:r>
      <w:r w:rsidRPr="003240E2">
        <w:rPr>
          <w:rFonts w:ascii="Calibri" w:hAnsi="Calibri" w:cs="Calibri"/>
          <w:i/>
          <w:iCs/>
          <w:noProof/>
          <w:szCs w:val="24"/>
        </w:rPr>
        <w:t>41</w:t>
      </w:r>
      <w:r w:rsidRPr="003240E2">
        <w:rPr>
          <w:rFonts w:ascii="Calibri" w:hAnsi="Calibri" w:cs="Calibri"/>
          <w:noProof/>
          <w:szCs w:val="24"/>
        </w:rPr>
        <w:t>, 228–245. https://doi.org/10.1016/j.labeco.2016.05.011</w:t>
      </w:r>
    </w:p>
    <w:p w14:paraId="190F88E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agedorn, M., Karahan, F., Manovskii, I., &amp; Mitman, K. (2013). Unemployment Benefits and Unemployment in the Great Recession: The Role of Macro Effects. </w:t>
      </w:r>
      <w:r w:rsidRPr="003240E2">
        <w:rPr>
          <w:rFonts w:ascii="Calibri" w:hAnsi="Calibri" w:cs="Calibri"/>
          <w:i/>
          <w:iCs/>
          <w:noProof/>
          <w:szCs w:val="24"/>
        </w:rPr>
        <w:t>SSRN Electronic Journal</w:t>
      </w:r>
      <w:r w:rsidRPr="003240E2">
        <w:rPr>
          <w:rFonts w:ascii="Calibri" w:hAnsi="Calibri" w:cs="Calibri"/>
          <w:noProof/>
          <w:szCs w:val="24"/>
        </w:rPr>
        <w:t>. https://doi.org/10.2139/ssrn.2340678</w:t>
      </w:r>
    </w:p>
    <w:p w14:paraId="04048A5F"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agedorn, M., Manovskii, I., &amp; Mitman, K. (2016). Interpreting Recent Quasi-Experimental Evidence on the Effects of Unemployment Benefit Extensions. </w:t>
      </w:r>
      <w:r w:rsidRPr="003240E2">
        <w:rPr>
          <w:rFonts w:ascii="Calibri" w:hAnsi="Calibri" w:cs="Calibri"/>
          <w:i/>
          <w:iCs/>
          <w:noProof/>
          <w:szCs w:val="24"/>
        </w:rPr>
        <w:t>NBER Working Paper Series</w:t>
      </w:r>
      <w:r w:rsidRPr="003240E2">
        <w:rPr>
          <w:rFonts w:ascii="Calibri" w:hAnsi="Calibri" w:cs="Calibri"/>
          <w:noProof/>
          <w:szCs w:val="24"/>
        </w:rPr>
        <w:t>, 24. http://www.nber.org/papers/w22280</w:t>
      </w:r>
    </w:p>
    <w:p w14:paraId="3D3D20A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penhayn, H. A., &amp; Nicolini, J. P. (2009). Optimal unemployment insurance and employment history. </w:t>
      </w:r>
      <w:r w:rsidRPr="003240E2">
        <w:rPr>
          <w:rFonts w:ascii="Calibri" w:hAnsi="Calibri" w:cs="Calibri"/>
          <w:i/>
          <w:iCs/>
          <w:noProof/>
          <w:szCs w:val="24"/>
        </w:rPr>
        <w:t>Review of Economic Studies</w:t>
      </w:r>
      <w:r w:rsidRPr="003240E2">
        <w:rPr>
          <w:rFonts w:ascii="Calibri" w:hAnsi="Calibri" w:cs="Calibri"/>
          <w:noProof/>
          <w:szCs w:val="24"/>
        </w:rPr>
        <w:t xml:space="preserve">, </w:t>
      </w:r>
      <w:r w:rsidRPr="003240E2">
        <w:rPr>
          <w:rFonts w:ascii="Calibri" w:hAnsi="Calibri" w:cs="Calibri"/>
          <w:i/>
          <w:iCs/>
          <w:noProof/>
          <w:szCs w:val="24"/>
        </w:rPr>
        <w:t>76</w:t>
      </w:r>
      <w:r w:rsidRPr="003240E2">
        <w:rPr>
          <w:rFonts w:ascii="Calibri" w:hAnsi="Calibri" w:cs="Calibri"/>
          <w:noProof/>
          <w:szCs w:val="24"/>
        </w:rPr>
        <w:t>(3), 1049–1070. https://doi.org/10.1111/j.1467-937X.2009.00555.x</w:t>
      </w:r>
    </w:p>
    <w:p w14:paraId="6D1B4F3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penhayn, H. A., &amp; Wang, C. (1996). Unemployment insurance with moral hazard in a dynamic economy A comment. </w:t>
      </w:r>
      <w:r w:rsidRPr="003240E2">
        <w:rPr>
          <w:rFonts w:ascii="Calibri" w:hAnsi="Calibri" w:cs="Calibri"/>
          <w:i/>
          <w:iCs/>
          <w:noProof/>
          <w:szCs w:val="24"/>
        </w:rPr>
        <w:t>Carnegie-Rochester Conference Series on Public Policy</w:t>
      </w:r>
      <w:r w:rsidRPr="003240E2">
        <w:rPr>
          <w:rFonts w:ascii="Calibri" w:hAnsi="Calibri" w:cs="Calibri"/>
          <w:noProof/>
          <w:szCs w:val="24"/>
        </w:rPr>
        <w:t xml:space="preserve">, </w:t>
      </w:r>
      <w:r w:rsidRPr="003240E2">
        <w:rPr>
          <w:rFonts w:ascii="Calibri" w:hAnsi="Calibri" w:cs="Calibri"/>
          <w:i/>
          <w:iCs/>
          <w:noProof/>
          <w:szCs w:val="24"/>
        </w:rPr>
        <w:t>44</w:t>
      </w:r>
      <w:r w:rsidRPr="003240E2">
        <w:rPr>
          <w:rFonts w:ascii="Calibri" w:hAnsi="Calibri" w:cs="Calibri"/>
          <w:noProof/>
          <w:szCs w:val="24"/>
        </w:rPr>
        <w:t>, 43–46. https://doi.org/10.1016/s0167-2231(96)90003-2</w:t>
      </w:r>
    </w:p>
    <w:p w14:paraId="4BBB881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well, D., &amp; Azizoglu, B. (2011). Unemployment Benefits and Work Incentives: The U.S. Labor Market in the Great Recession. </w:t>
      </w:r>
      <w:r w:rsidRPr="003240E2">
        <w:rPr>
          <w:rFonts w:ascii="Calibri" w:hAnsi="Calibri" w:cs="Calibri"/>
          <w:i/>
          <w:iCs/>
          <w:noProof/>
          <w:szCs w:val="24"/>
        </w:rPr>
        <w:t>Political Economy Research Institute</w:t>
      </w:r>
      <w:r w:rsidRPr="003240E2">
        <w:rPr>
          <w:rFonts w:ascii="Calibri" w:hAnsi="Calibri" w:cs="Calibri"/>
          <w:noProof/>
          <w:szCs w:val="24"/>
        </w:rPr>
        <w:t xml:space="preserve">, </w:t>
      </w:r>
      <w:r w:rsidRPr="003240E2">
        <w:rPr>
          <w:rFonts w:ascii="Calibri" w:hAnsi="Calibri" w:cs="Calibri"/>
          <w:i/>
          <w:iCs/>
          <w:noProof/>
          <w:szCs w:val="24"/>
        </w:rPr>
        <w:t>257</w:t>
      </w:r>
      <w:r w:rsidRPr="003240E2">
        <w:rPr>
          <w:rFonts w:ascii="Calibri" w:hAnsi="Calibri" w:cs="Calibri"/>
          <w:noProof/>
          <w:szCs w:val="24"/>
        </w:rPr>
        <w:t>, 151–162. https://doi.org/10.4324/9781315143842</w:t>
      </w:r>
    </w:p>
    <w:p w14:paraId="7460A55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ummelgaard, P. (2021). </w:t>
      </w:r>
      <w:r w:rsidRPr="003240E2">
        <w:rPr>
          <w:rFonts w:ascii="Calibri" w:hAnsi="Calibri" w:cs="Calibri"/>
          <w:i/>
          <w:iCs/>
          <w:noProof/>
          <w:szCs w:val="24"/>
        </w:rPr>
        <w:t>Spørgsmål nr:270</w:t>
      </w:r>
      <w:r w:rsidRPr="003240E2">
        <w:rPr>
          <w:rFonts w:ascii="Calibri" w:hAnsi="Calibri" w:cs="Calibri"/>
          <w:noProof/>
          <w:szCs w:val="24"/>
        </w:rPr>
        <w:t>. Beskæftigelses Ministeriet. https://www.ft.dk/samling/20201/almdel/beu/spm/270/svar/1776624/2384360/index.htm</w:t>
      </w:r>
    </w:p>
    <w:p w14:paraId="3AB48D71"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Jensen, M. T. (2021). </w:t>
      </w:r>
      <w:r w:rsidRPr="003240E2">
        <w:rPr>
          <w:rFonts w:ascii="Calibri" w:hAnsi="Calibri" w:cs="Calibri"/>
          <w:i/>
          <w:iCs/>
          <w:noProof/>
          <w:szCs w:val="24"/>
        </w:rPr>
        <w:t>Prisen for at løfte dagpengene overdrives</w:t>
      </w:r>
      <w:r w:rsidRPr="003240E2">
        <w:rPr>
          <w:rFonts w:ascii="Calibri" w:hAnsi="Calibri" w:cs="Calibri"/>
          <w:noProof/>
          <w:szCs w:val="24"/>
        </w:rPr>
        <w:t>. 1–10.</w:t>
      </w:r>
    </w:p>
    <w:p w14:paraId="3BA30BC8"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Jurajda, Š. (2002). Estimating the effect of unemployment insurance compensation on the labor market histories of displaced workers. </w:t>
      </w:r>
      <w:r w:rsidRPr="003240E2">
        <w:rPr>
          <w:rFonts w:ascii="Calibri" w:hAnsi="Calibri" w:cs="Calibri"/>
          <w:i/>
          <w:iCs/>
          <w:noProof/>
          <w:szCs w:val="24"/>
        </w:rPr>
        <w:t>Journal of Econometrics</w:t>
      </w:r>
      <w:r w:rsidRPr="003240E2">
        <w:rPr>
          <w:rFonts w:ascii="Calibri" w:hAnsi="Calibri" w:cs="Calibri"/>
          <w:noProof/>
          <w:szCs w:val="24"/>
        </w:rPr>
        <w:t xml:space="preserve">, </w:t>
      </w:r>
      <w:r w:rsidRPr="003240E2">
        <w:rPr>
          <w:rFonts w:ascii="Calibri" w:hAnsi="Calibri" w:cs="Calibri"/>
          <w:i/>
          <w:iCs/>
          <w:noProof/>
          <w:szCs w:val="24"/>
        </w:rPr>
        <w:t>108</w:t>
      </w:r>
      <w:r w:rsidRPr="003240E2">
        <w:rPr>
          <w:rFonts w:ascii="Calibri" w:hAnsi="Calibri" w:cs="Calibri"/>
          <w:noProof/>
          <w:szCs w:val="24"/>
        </w:rPr>
        <w:t>(2), 227–252. https://doi.org/10.1016/S0304-4076(01)00135-X</w:t>
      </w:r>
    </w:p>
    <w:p w14:paraId="7907C86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Kongshøj, P. (2015). </w:t>
      </w:r>
      <w:r w:rsidRPr="003240E2">
        <w:rPr>
          <w:rFonts w:ascii="Calibri" w:hAnsi="Calibri" w:cs="Calibri"/>
          <w:i/>
          <w:iCs/>
          <w:noProof/>
          <w:szCs w:val="24"/>
        </w:rPr>
        <w:t>Dansk fl exicurity under pres – både indefra og udefra</w:t>
      </w:r>
      <w:r w:rsidRPr="003240E2">
        <w:rPr>
          <w:rFonts w:ascii="Calibri" w:hAnsi="Calibri" w:cs="Calibri"/>
          <w:noProof/>
          <w:szCs w:val="24"/>
        </w:rPr>
        <w:t xml:space="preserve">. </w:t>
      </w:r>
      <w:r w:rsidRPr="003240E2">
        <w:rPr>
          <w:rFonts w:ascii="Calibri" w:hAnsi="Calibri" w:cs="Calibri"/>
          <w:i/>
          <w:iCs/>
          <w:noProof/>
          <w:szCs w:val="24"/>
        </w:rPr>
        <w:t>1</w:t>
      </w:r>
      <w:r w:rsidRPr="003240E2">
        <w:rPr>
          <w:rFonts w:ascii="Calibri" w:hAnsi="Calibri" w:cs="Calibri"/>
          <w:noProof/>
          <w:szCs w:val="24"/>
        </w:rPr>
        <w:t>, 5–10.</w:t>
      </w:r>
    </w:p>
    <w:p w14:paraId="3AA0F67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Lalive, B. R., Landais, C., &amp; Zweimüller, J. (2015). </w:t>
      </w:r>
      <w:r w:rsidRPr="003240E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3240E2">
        <w:rPr>
          <w:rFonts w:ascii="Calibri" w:hAnsi="Calibri" w:cs="Calibri"/>
          <w:noProof/>
          <w:szCs w:val="24"/>
        </w:rPr>
        <w:t xml:space="preserve">. </w:t>
      </w:r>
      <w:r w:rsidRPr="003240E2">
        <w:rPr>
          <w:rFonts w:ascii="Calibri" w:hAnsi="Calibri" w:cs="Calibri"/>
          <w:i/>
          <w:iCs/>
          <w:noProof/>
          <w:szCs w:val="24"/>
        </w:rPr>
        <w:t>105</w:t>
      </w:r>
      <w:r w:rsidRPr="003240E2">
        <w:rPr>
          <w:rFonts w:ascii="Calibri" w:hAnsi="Calibri" w:cs="Calibri"/>
          <w:noProof/>
          <w:szCs w:val="24"/>
        </w:rPr>
        <w:t>(12), 3564–3596.</w:t>
      </w:r>
    </w:p>
    <w:p w14:paraId="4C1BBFE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Lavoie, M., &amp; Godley, W. (2012). Monetary Economics - An Integrated Approach to Credit, Money, Income, Production and Wealth. In </w:t>
      </w:r>
      <w:r w:rsidRPr="003240E2">
        <w:rPr>
          <w:rFonts w:ascii="Calibri" w:hAnsi="Calibri" w:cs="Calibri"/>
          <w:i/>
          <w:iCs/>
          <w:noProof/>
          <w:szCs w:val="24"/>
        </w:rPr>
        <w:t>Https://Medium.Com/</w:t>
      </w:r>
      <w:r w:rsidRPr="003240E2">
        <w:rPr>
          <w:rFonts w:ascii="Calibri" w:hAnsi="Calibri" w:cs="Calibri"/>
          <w:noProof/>
          <w:szCs w:val="24"/>
        </w:rPr>
        <w:t>. https://medium.com/@arifwicaksanaa/pengertian-use-case-a7e576e1b6bf</w:t>
      </w:r>
    </w:p>
    <w:p w14:paraId="5F9D826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arinescu, I. (2017). The general equilibrium impacts of unemployment insurance: Evidence from a large online job board.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150</w:t>
      </w:r>
      <w:r w:rsidRPr="003240E2">
        <w:rPr>
          <w:rFonts w:ascii="Calibri" w:hAnsi="Calibri" w:cs="Calibri"/>
          <w:noProof/>
          <w:szCs w:val="24"/>
        </w:rPr>
        <w:t xml:space="preserve">, 14–29. </w:t>
      </w:r>
      <w:r w:rsidRPr="003240E2">
        <w:rPr>
          <w:rFonts w:ascii="Calibri" w:hAnsi="Calibri" w:cs="Calibri"/>
          <w:noProof/>
          <w:szCs w:val="24"/>
        </w:rPr>
        <w:lastRenderedPageBreak/>
        <w:t>https://doi.org/10.1016/j.jpubeco.2017.02.012</w:t>
      </w:r>
    </w:p>
    <w:p w14:paraId="38A10EA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cdonald, I. M., &amp; Solow, R. M. (1981). </w:t>
      </w:r>
      <w:r w:rsidRPr="003240E2">
        <w:rPr>
          <w:rFonts w:ascii="Calibri" w:hAnsi="Calibri" w:cs="Calibri"/>
          <w:i/>
          <w:iCs/>
          <w:noProof/>
          <w:szCs w:val="24"/>
        </w:rPr>
        <w:t>Wage Bargaining and Employment</w:t>
      </w:r>
      <w:r w:rsidRPr="003240E2">
        <w:rPr>
          <w:rFonts w:ascii="Calibri" w:hAnsi="Calibri" w:cs="Calibri"/>
          <w:noProof/>
          <w:szCs w:val="24"/>
        </w:rPr>
        <w:t xml:space="preserve">. </w:t>
      </w:r>
      <w:r w:rsidRPr="003240E2">
        <w:rPr>
          <w:rFonts w:ascii="Calibri" w:hAnsi="Calibri" w:cs="Calibri"/>
          <w:i/>
          <w:iCs/>
          <w:noProof/>
          <w:szCs w:val="24"/>
        </w:rPr>
        <w:t>71</w:t>
      </w:r>
      <w:r w:rsidRPr="003240E2">
        <w:rPr>
          <w:rFonts w:ascii="Calibri" w:hAnsi="Calibri" w:cs="Calibri"/>
          <w:noProof/>
          <w:szCs w:val="24"/>
        </w:rPr>
        <w:t>(5), 896–908.</w:t>
      </w:r>
    </w:p>
    <w:p w14:paraId="15BADC1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illemaci, E., &amp; Ofria, F. (2014). Kaldor-Verdoorn’s law and increasing returns to scale: A comparison across developed countries. </w:t>
      </w:r>
      <w:r w:rsidRPr="003240E2">
        <w:rPr>
          <w:rFonts w:ascii="Calibri" w:hAnsi="Calibri" w:cs="Calibri"/>
          <w:i/>
          <w:iCs/>
          <w:noProof/>
          <w:szCs w:val="24"/>
        </w:rPr>
        <w:t>Journal of Economic Studies</w:t>
      </w:r>
      <w:r w:rsidRPr="003240E2">
        <w:rPr>
          <w:rFonts w:ascii="Calibri" w:hAnsi="Calibri" w:cs="Calibri"/>
          <w:noProof/>
          <w:szCs w:val="24"/>
        </w:rPr>
        <w:t xml:space="preserve">, </w:t>
      </w:r>
      <w:r w:rsidRPr="003240E2">
        <w:rPr>
          <w:rFonts w:ascii="Calibri" w:hAnsi="Calibri" w:cs="Calibri"/>
          <w:i/>
          <w:iCs/>
          <w:noProof/>
          <w:szCs w:val="24"/>
        </w:rPr>
        <w:t>41</w:t>
      </w:r>
      <w:r w:rsidRPr="003240E2">
        <w:rPr>
          <w:rFonts w:ascii="Calibri" w:hAnsi="Calibri" w:cs="Calibri"/>
          <w:noProof/>
          <w:szCs w:val="24"/>
        </w:rPr>
        <w:t>(1), 140–162. https://doi.org/10.1108/JES-02-2012-0026</w:t>
      </w:r>
    </w:p>
    <w:p w14:paraId="3C9AB25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Nørgaard, T. (1995). </w:t>
      </w:r>
      <w:r w:rsidRPr="003240E2">
        <w:rPr>
          <w:rFonts w:ascii="Calibri" w:hAnsi="Calibri" w:cs="Calibri"/>
          <w:i/>
          <w:iCs/>
          <w:noProof/>
          <w:szCs w:val="24"/>
        </w:rPr>
        <w:t>Bekendtgørelse om fastsættelse og regulering af omregningssats</w:t>
      </w:r>
      <w:r w:rsidRPr="003240E2">
        <w:rPr>
          <w:rFonts w:ascii="Calibri" w:hAnsi="Calibri" w:cs="Calibri"/>
          <w:noProof/>
          <w:szCs w:val="24"/>
        </w:rPr>
        <w:t>. https://www.retsinformation.dk/eli/lta/1995/1154</w:t>
      </w:r>
    </w:p>
    <w:p w14:paraId="15B8150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Økonomiske Råd. Formandskabet. (2014). </w:t>
      </w:r>
      <w:r w:rsidRPr="003240E2">
        <w:rPr>
          <w:rFonts w:ascii="Calibri" w:hAnsi="Calibri" w:cs="Calibri"/>
          <w:i/>
          <w:iCs/>
          <w:noProof/>
          <w:szCs w:val="24"/>
        </w:rPr>
        <w:t>Dansk økonomi. Efterår 2014 : Konjunkturvurdering ; Dagpengesystemet</w:t>
      </w:r>
      <w:r w:rsidRPr="003240E2">
        <w:rPr>
          <w:rFonts w:ascii="Calibri" w:hAnsi="Calibri" w:cs="Calibri"/>
          <w:noProof/>
          <w:szCs w:val="24"/>
        </w:rPr>
        <w:t>.</w:t>
      </w:r>
    </w:p>
    <w:p w14:paraId="520BCFE9"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Onaran, O., &amp; Galanis, G. (2012). Is aggregate demand wage-led or profit-led? </w:t>
      </w:r>
      <w:r w:rsidRPr="003240E2">
        <w:rPr>
          <w:rFonts w:ascii="Calibri" w:hAnsi="Calibri" w:cs="Calibri"/>
          <w:i/>
          <w:iCs/>
          <w:noProof/>
          <w:szCs w:val="24"/>
        </w:rPr>
        <w:t>Conditions of Work and Employment Series</w:t>
      </w:r>
      <w:r w:rsidRPr="003240E2">
        <w:rPr>
          <w:rFonts w:ascii="Calibri" w:hAnsi="Calibri" w:cs="Calibri"/>
          <w:noProof/>
          <w:szCs w:val="24"/>
        </w:rPr>
        <w:t xml:space="preserve">, </w:t>
      </w:r>
      <w:r w:rsidRPr="003240E2">
        <w:rPr>
          <w:rFonts w:ascii="Calibri" w:hAnsi="Calibri" w:cs="Calibri"/>
          <w:i/>
          <w:iCs/>
          <w:noProof/>
          <w:szCs w:val="24"/>
        </w:rPr>
        <w:t>40</w:t>
      </w:r>
      <w:r w:rsidRPr="003240E2">
        <w:rPr>
          <w:rFonts w:ascii="Calibri" w:hAnsi="Calibri" w:cs="Calibri"/>
          <w:noProof/>
          <w:szCs w:val="24"/>
        </w:rPr>
        <w:t>(40).</w:t>
      </w:r>
    </w:p>
    <w:p w14:paraId="2A340F1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Onaran, O., &amp; Obst, T. (2015). </w:t>
      </w:r>
      <w:r w:rsidRPr="003240E2">
        <w:rPr>
          <w:rFonts w:ascii="Calibri" w:hAnsi="Calibri" w:cs="Calibri"/>
          <w:i/>
          <w:iCs/>
          <w:noProof/>
          <w:szCs w:val="24"/>
        </w:rPr>
        <w:t>Wage-led growth in the EU15 Member States: the effects of income distribution on growth, investment, trade balance, and inflation</w:t>
      </w:r>
      <w:r w:rsidRPr="003240E2">
        <w:rPr>
          <w:rFonts w:ascii="Calibri" w:hAnsi="Calibri" w:cs="Calibri"/>
          <w:noProof/>
          <w:szCs w:val="24"/>
        </w:rPr>
        <w:t>. 1–48.</w:t>
      </w:r>
    </w:p>
    <w:p w14:paraId="2A3398F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etterfield, M. (2003). Supply and Demand in the Theory of Long-run Growth: Introduction to a symposium on demand-led growth. </w:t>
      </w:r>
      <w:r w:rsidRPr="003240E2">
        <w:rPr>
          <w:rFonts w:ascii="Calibri" w:hAnsi="Calibri" w:cs="Calibri"/>
          <w:i/>
          <w:iCs/>
          <w:noProof/>
          <w:szCs w:val="24"/>
        </w:rPr>
        <w:t>Review of Political Economy</w:t>
      </w:r>
      <w:r w:rsidRPr="003240E2">
        <w:rPr>
          <w:rFonts w:ascii="Calibri" w:hAnsi="Calibri" w:cs="Calibri"/>
          <w:noProof/>
          <w:szCs w:val="24"/>
        </w:rPr>
        <w:t xml:space="preserve">, </w:t>
      </w:r>
      <w:r w:rsidRPr="003240E2">
        <w:rPr>
          <w:rFonts w:ascii="Calibri" w:hAnsi="Calibri" w:cs="Calibri"/>
          <w:i/>
          <w:iCs/>
          <w:noProof/>
          <w:szCs w:val="24"/>
        </w:rPr>
        <w:t>15</w:t>
      </w:r>
      <w:r w:rsidRPr="003240E2">
        <w:rPr>
          <w:rFonts w:ascii="Calibri" w:hAnsi="Calibri" w:cs="Calibri"/>
          <w:noProof/>
          <w:szCs w:val="24"/>
        </w:rPr>
        <w:t>(1), 23–32. https://doi.org/10.1080/09538250308440</w:t>
      </w:r>
    </w:p>
    <w:p w14:paraId="1880B4C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hapiro, B. C., &amp; Stiglitz, J. E. (1984). American Economic Association Equilibrium Unemployment as a Worker Discipline Device. </w:t>
      </w:r>
      <w:r w:rsidRPr="003240E2">
        <w:rPr>
          <w:rFonts w:ascii="Calibri" w:hAnsi="Calibri" w:cs="Calibri"/>
          <w:i/>
          <w:iCs/>
          <w:noProof/>
          <w:szCs w:val="24"/>
        </w:rPr>
        <w:t>The American Economic Review</w:t>
      </w:r>
      <w:r w:rsidRPr="003240E2">
        <w:rPr>
          <w:rFonts w:ascii="Calibri" w:hAnsi="Calibri" w:cs="Calibri"/>
          <w:noProof/>
          <w:szCs w:val="24"/>
        </w:rPr>
        <w:t xml:space="preserve">, </w:t>
      </w:r>
      <w:r w:rsidRPr="003240E2">
        <w:rPr>
          <w:rFonts w:ascii="Calibri" w:hAnsi="Calibri" w:cs="Calibri"/>
          <w:i/>
          <w:iCs/>
          <w:noProof/>
          <w:szCs w:val="24"/>
        </w:rPr>
        <w:t>74</w:t>
      </w:r>
      <w:r w:rsidRPr="003240E2">
        <w:rPr>
          <w:rFonts w:ascii="Calibri" w:hAnsi="Calibri" w:cs="Calibri"/>
          <w:noProof/>
          <w:szCs w:val="24"/>
        </w:rPr>
        <w:t>(3), 433–444.</w:t>
      </w:r>
    </w:p>
    <w:p w14:paraId="1CA4A0E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tockhammer, E., &amp; Lavoie, M. (2013). Wage-led Growth. In </w:t>
      </w:r>
      <w:r w:rsidRPr="003240E2">
        <w:rPr>
          <w:rFonts w:ascii="Calibri" w:hAnsi="Calibri" w:cs="Calibri"/>
          <w:i/>
          <w:iCs/>
          <w:noProof/>
          <w:szCs w:val="24"/>
        </w:rPr>
        <w:t>Wage-led Growth</w:t>
      </w:r>
      <w:r w:rsidRPr="003240E2">
        <w:rPr>
          <w:rFonts w:ascii="Calibri" w:hAnsi="Calibri" w:cs="Calibri"/>
          <w:noProof/>
          <w:szCs w:val="24"/>
        </w:rPr>
        <w:t xml:space="preserve"> (Issue February). https://doi.org/10.1057/9781137357939</w:t>
      </w:r>
    </w:p>
    <w:p w14:paraId="72BD402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Topel, B. R. H. (1983). </w:t>
      </w:r>
      <w:r w:rsidRPr="003240E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3240E2">
        <w:rPr>
          <w:rFonts w:ascii="Calibri" w:hAnsi="Calibri" w:cs="Calibri"/>
          <w:noProof/>
          <w:szCs w:val="24"/>
        </w:rPr>
        <w:t xml:space="preserve">. </w:t>
      </w:r>
      <w:r w:rsidRPr="003240E2">
        <w:rPr>
          <w:rFonts w:ascii="Calibri" w:hAnsi="Calibri" w:cs="Calibri"/>
          <w:i/>
          <w:iCs/>
          <w:noProof/>
          <w:szCs w:val="24"/>
        </w:rPr>
        <w:t>73</w:t>
      </w:r>
      <w:r w:rsidRPr="003240E2">
        <w:rPr>
          <w:rFonts w:ascii="Calibri" w:hAnsi="Calibri" w:cs="Calibri"/>
          <w:noProof/>
          <w:szCs w:val="24"/>
        </w:rPr>
        <w:t>(4), 541–559.</w:t>
      </w:r>
    </w:p>
    <w:p w14:paraId="6153765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rPr>
      </w:pPr>
      <w:r w:rsidRPr="003240E2">
        <w:rPr>
          <w:rFonts w:ascii="Calibri" w:hAnsi="Calibri" w:cs="Calibri"/>
          <w:noProof/>
          <w:szCs w:val="24"/>
        </w:rPr>
        <w:t xml:space="preserve">Venstre, D. R., Folkeparti, S., Folkeparti, D. K., &amp; Eu-bidrag, D. (2012). </w:t>
      </w:r>
      <w:r w:rsidRPr="003240E2">
        <w:rPr>
          <w:rFonts w:ascii="Calibri" w:hAnsi="Calibri" w:cs="Calibri"/>
          <w:i/>
          <w:iCs/>
          <w:noProof/>
          <w:szCs w:val="24"/>
        </w:rPr>
        <w:t>Aftale om skattereform</w:t>
      </w:r>
      <w:r w:rsidRPr="003240E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76" w:name="_Ref119913636"/>
      <w:r>
        <w:lastRenderedPageBreak/>
        <w:t>DAG</w:t>
      </w:r>
      <w:bookmarkEnd w:id="76"/>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77" w:name="_Ref119913679"/>
      <w:r>
        <w:t>Demand channel</w:t>
      </w:r>
      <w:bookmarkEnd w:id="77"/>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78" w:name="_Ref120105262"/>
      <w:r>
        <w:t>Wage channel</w:t>
      </w:r>
      <w:bookmarkEnd w:id="78"/>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79" w:name="_Ref119913727"/>
      <w:r>
        <w:t>Productivity channel</w:t>
      </w:r>
      <w:bookmarkEnd w:id="79"/>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80" w:name="_Ref119919374"/>
      <w:r>
        <w:rPr>
          <w:lang w:val="da-DK"/>
        </w:rPr>
        <w:t xml:space="preserve">All </w:t>
      </w:r>
      <w:commentRangeStart w:id="81"/>
      <w:proofErr w:type="spellStart"/>
      <w:r>
        <w:rPr>
          <w:lang w:val="da-DK"/>
        </w:rPr>
        <w:t>effects</w:t>
      </w:r>
      <w:commentRangeEnd w:id="81"/>
      <w:proofErr w:type="spellEnd"/>
      <w:r>
        <w:rPr>
          <w:rStyle w:val="Kommentarhenvisning"/>
          <w:rFonts w:asciiTheme="minorHAnsi" w:eastAsiaTheme="minorHAnsi" w:hAnsiTheme="minorHAnsi" w:cstheme="minorBidi"/>
          <w:color w:val="auto"/>
        </w:rPr>
        <w:commentReference w:id="81"/>
      </w:r>
      <w:bookmarkEnd w:id="80"/>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82" w:name="_Ref120106314"/>
      <w:r w:rsidRPr="00B33E3B">
        <w:t>Sensitiv</w:t>
      </w:r>
      <w:r w:rsidR="00B312A8">
        <w:t>ity</w:t>
      </w:r>
      <w:r w:rsidRPr="00B33E3B">
        <w:t xml:space="preserve"> of demand regime</w:t>
      </w:r>
      <w:bookmarkEnd w:id="82"/>
    </w:p>
    <w:p w14:paraId="74760368" w14:textId="6E6DAF61" w:rsidR="006002F9" w:rsidRPr="00B33E3B" w:rsidRDefault="006002F9" w:rsidP="006002F9"/>
    <w:p w14:paraId="00EE0D29" w14:textId="4AAF66DA" w:rsidR="006002F9" w:rsidRPr="00B33E3B" w:rsidRDefault="00B53960" w:rsidP="00B53960">
      <w:pPr>
        <w:pStyle w:val="Overskrift4"/>
      </w:pPr>
      <w:bookmarkStart w:id="83" w:name="_Hlk119494477"/>
      <w:r w:rsidRPr="00B53960">
        <w:t>Removing autonomous consumption, restricting estimate of the profit-share to -0.1 from -0.45</w:t>
      </w:r>
      <w:r w:rsidRPr="00B33E3B">
        <w:t xml:space="preserve">. </w:t>
      </w:r>
    </w:p>
    <w:bookmarkEnd w:id="83"/>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0412E2" w:rsidRDefault="001C2035" w:rsidP="00A84208">
      <w:pPr>
        <w:pStyle w:val="Kommentartekst"/>
      </w:pPr>
      <w:r>
        <w:rPr>
          <w:rStyle w:val="Kommentarhenvisning"/>
        </w:rPr>
        <w:annotationRef/>
      </w:r>
      <w:r w:rsidR="000412E2">
        <w:t xml:space="preserve">mentions that demand in some cases can create its own supply within limits, therefore it makes little economic sense to see growth as supply constrained. </w:t>
      </w:r>
    </w:p>
  </w:comment>
  <w:comment w:id="12" w:author="Simon Fløj Thomsen" w:date="2022-11-21T19:49:00Z" w:initials="SFT">
    <w:p w14:paraId="62104B77" w14:textId="57C8441E"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8"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9"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0"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1"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2"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3"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4"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5" w:author="Simon Fløj Thomsen" w:date="2022-11-21T20:05:00Z" w:initials="SFT">
    <w:p w14:paraId="5F5849EF" w14:textId="17196BD9" w:rsidR="00C66184" w:rsidRDefault="00C66184" w:rsidP="00AC00BA">
      <w:pPr>
        <w:pStyle w:val="Kommentartekst"/>
      </w:pPr>
      <w:r>
        <w:rPr>
          <w:rStyle w:val="Kommentarhenvisning"/>
        </w:rPr>
        <w:annotationRef/>
      </w:r>
      <w:r>
        <w:t xml:space="preserve">Vil holde fast i validate, men nu gjort det mere tydeligt </w:t>
      </w:r>
    </w:p>
  </w:comment>
  <w:comment w:id="26"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7"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28"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29"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0"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3"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4"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5"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36"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37"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3"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4"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48"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4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1"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2"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4" w:author="Simon Thomsen" w:date="2022-11-24T07:59:00Z" w:initials="ST">
    <w:p w14:paraId="36285BE9" w14:textId="77777777" w:rsidR="00BA4CDD" w:rsidRDefault="00BA4CDD">
      <w:pPr>
        <w:pStyle w:val="Kommentartekst"/>
      </w:pPr>
      <w:r>
        <w:rPr>
          <w:rStyle w:val="Kommentarhenvisning"/>
        </w:rPr>
        <w:annotationRef/>
      </w:r>
      <w:r>
        <w:t>In scenario 1, the higher level of income insurance increased the aggregate demand, thereby increasing GDP based on the increase in GDP the demand channel decreased unemployment by 223 - 254 people.</w:t>
      </w:r>
    </w:p>
    <w:p w14:paraId="455AC459" w14:textId="77777777" w:rsidR="00BA4CDD" w:rsidRDefault="00BA4CDD">
      <w:pPr>
        <w:pStyle w:val="Kommentartekst"/>
      </w:pPr>
    </w:p>
    <w:p w14:paraId="462B67D8" w14:textId="77777777" w:rsidR="00BA4CDD" w:rsidRDefault="00BA4CDD">
      <w:pPr>
        <w:pStyle w:val="Kommentartekst"/>
      </w:pPr>
      <w:r>
        <w:t xml:space="preserve">In scenario 2, the wage-channel took into account the effect of the income insurance on the targeted wage set by the worker unions. The shock now led to an increase in the wages this, following that we categorize the Danish economy as profit-led, makes GDP fall and in the end increases unemployment by 1500 people. </w:t>
      </w:r>
    </w:p>
    <w:p w14:paraId="0A3B9753" w14:textId="77777777" w:rsidR="00BA4CDD" w:rsidRDefault="00BA4CDD">
      <w:pPr>
        <w:pStyle w:val="Kommentartekst"/>
      </w:pPr>
    </w:p>
    <w:p w14:paraId="7D61D8BB" w14:textId="77777777" w:rsidR="00BA4CDD" w:rsidRDefault="00BA4CDD" w:rsidP="00930221">
      <w:pPr>
        <w:pStyle w:val="Kommentartekst"/>
      </w:pPr>
      <w:r>
        <w:t>Osv.. Men bliver det ik meget langt?</w:t>
      </w:r>
    </w:p>
  </w:comment>
  <w:comment w:id="55" w:author="Simon Thomsen" w:date="2022-11-11T10:38:00Z" w:initials="ST">
    <w:p w14:paraId="4A80E27C" w14:textId="5D27EA65" w:rsidR="00A32739" w:rsidRDefault="00A32739" w:rsidP="008C181F">
      <w:pPr>
        <w:pStyle w:val="Kommentartekst"/>
      </w:pPr>
      <w:r>
        <w:rPr>
          <w:rStyle w:val="Kommentarhenvisning"/>
        </w:rPr>
        <w:annotationRef/>
      </w:r>
      <w:r>
        <w:t>(Til Mikael) Fint at skrive?</w:t>
      </w:r>
    </w:p>
  </w:comment>
  <w:comment w:id="56" w:author="Simon Thomsen" w:date="2022-11-24T08:07:00Z" w:initials="ST">
    <w:p w14:paraId="49E6E21D" w14:textId="77777777" w:rsidR="000A6F43" w:rsidRDefault="000A6F43" w:rsidP="000C3E0A">
      <w:pPr>
        <w:pStyle w:val="Kommentartekst"/>
      </w:pPr>
      <w:r>
        <w:rPr>
          <w:rStyle w:val="Kommentarhenvisning"/>
        </w:rPr>
        <w:annotationRef/>
      </w:r>
      <w:r>
        <w:t>Tilføjet med henblik på Hamid kommentar</w:t>
      </w:r>
    </w:p>
  </w:comment>
  <w:comment w:id="57" w:author="Simon Thomsen" w:date="2022-11-24T08:30:00Z" w:initials="ST">
    <w:p w14:paraId="520B9483" w14:textId="77777777" w:rsidR="00B75AD4" w:rsidRDefault="00B75AD4">
      <w:pPr>
        <w:pStyle w:val="Kommentartekst"/>
      </w:pPr>
      <w:r>
        <w:rPr>
          <w:rStyle w:val="Kommentarhenvisning"/>
        </w:rPr>
        <w:annotationRef/>
      </w:r>
      <w:r>
        <w:t>Fodnote based on Hamid kommentar:</w:t>
      </w:r>
    </w:p>
    <w:p w14:paraId="214D5456" w14:textId="77777777" w:rsidR="00B75AD4" w:rsidRDefault="00B75AD4">
      <w:pPr>
        <w:pStyle w:val="Kommentartekst"/>
      </w:pPr>
    </w:p>
    <w:p w14:paraId="4030AD7D" w14:textId="77777777" w:rsidR="00B75AD4" w:rsidRDefault="00B75AD4" w:rsidP="007D66F4">
      <w:pPr>
        <w:pStyle w:val="Kommentartekst"/>
      </w:pPr>
      <w:r>
        <w:t xml:space="preserve">These methods rely on a set-up where if region 1 is hit by a shock (could be a political decision). We use a region 2  not experiencing the shock to compare with a region 1. Thereby using the development in region 2 as a proxy for how the development in region 1 would have contionued if not hit by the shock. </w:t>
      </w:r>
    </w:p>
  </w:comment>
  <w:comment w:id="58" w:author="Simon Thomsen" w:date="2022-11-24T08:45:00Z" w:initials="ST">
    <w:p w14:paraId="61E9F7B6" w14:textId="77777777" w:rsidR="00C27226" w:rsidRDefault="00C27226">
      <w:pPr>
        <w:pStyle w:val="Kommentartekst"/>
      </w:pPr>
      <w:r>
        <w:rPr>
          <w:rStyle w:val="Kommentarhenvisning"/>
        </w:rPr>
        <w:annotationRef/>
      </w:r>
      <w:r>
        <w:t xml:space="preserve">Fodnote Hamid kommentar: </w:t>
      </w:r>
    </w:p>
    <w:p w14:paraId="1B8DA343" w14:textId="77777777" w:rsidR="00C27226" w:rsidRDefault="00C27226" w:rsidP="00061217">
      <w:pPr>
        <w:pStyle w:val="Kommentartekst"/>
      </w:pPr>
      <w:r>
        <w:t xml:space="preserve">Thereby leaving out the negative effect of the net exports, which will usually be the determening factor of categorizing open economies as profit-led, we still find that consumption increases less than investments fall when increasing the wage-share. </w:t>
      </w:r>
    </w:p>
  </w:comment>
  <w:comment w:id="59"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60"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61" w:author="Simon Thomsen" w:date="2022-11-24T08:52:00Z" w:initials="ST">
    <w:p w14:paraId="02256FDE" w14:textId="77777777" w:rsidR="001B1664" w:rsidRDefault="001B1664" w:rsidP="00DB58F1">
      <w:pPr>
        <w:pStyle w:val="Kommentartekst"/>
      </w:pPr>
      <w:r>
        <w:rPr>
          <w:rStyle w:val="Kommentarhenvisning"/>
        </w:rPr>
        <w:annotationRef/>
      </w:r>
      <w:r>
        <w:t xml:space="preserve">We include these different measures of the approach effect in our analysis, as the litterature is still inconclusive in determining how changes in the level of income insurance affects the approach rate (Andersen og DØRS). </w:t>
      </w:r>
    </w:p>
  </w:comment>
  <w:comment w:id="62" w:author="Simon Thomsen" w:date="2022-11-24T08:53:00Z" w:initials="ST">
    <w:p w14:paraId="1224AADB" w14:textId="77777777" w:rsidR="001B1664" w:rsidRDefault="001B1664" w:rsidP="00FB5C0E">
      <w:pPr>
        <w:pStyle w:val="Kommentartekst"/>
      </w:pPr>
      <w:r>
        <w:rPr>
          <w:rStyle w:val="Kommentarhenvisning"/>
        </w:rPr>
        <w:annotationRef/>
      </w:r>
      <w:r>
        <w:t>Rettelse af Hamid kommentar.</w:t>
      </w:r>
    </w:p>
  </w:comment>
  <w:comment w:id="63" w:author="Simon Thomsen" w:date="2022-11-24T09:12:00Z" w:initials="ST">
    <w:p w14:paraId="5C478E8C" w14:textId="77777777" w:rsidR="000412E2" w:rsidRDefault="000412E2" w:rsidP="00463C16">
      <w:pPr>
        <w:pStyle w:val="Kommentartekst"/>
      </w:pPr>
      <w:r>
        <w:rPr>
          <w:rStyle w:val="Kommentarhenvisning"/>
        </w:rPr>
        <w:annotationRef/>
      </w:r>
      <w:r>
        <w:t xml:space="preserve">Using the answer given by the ministry of labor above we calculate three different measures of the micro elasticity. First using the estimates given by the minestry of labor where a 2.25% increase in the level of income insurance increases unemployment by 2900 people we find the micro elasticity to be 0.66. Second, using the argumentation from DØRS lowering the effect on the approach rate to half the size, the same increase in the level of income insruance increase unemployment by 2250 people reducing the estimate of the micro elasticity to 0.51. Lastly, when removing the effect on the approach rate, we find the increasement in unemployment to be of 1600 people, further reducing the micro elasticity to 0.36.  </w:t>
      </w:r>
    </w:p>
  </w:comment>
  <w:comment w:id="64" w:author="Simon Thomsen" w:date="2022-11-24T09:13:00Z" w:initials="ST">
    <w:p w14:paraId="59332A81" w14:textId="77777777" w:rsidR="000412E2" w:rsidRDefault="000412E2" w:rsidP="00EF786A">
      <w:pPr>
        <w:pStyle w:val="Kommentartekst"/>
      </w:pPr>
      <w:r>
        <w:rPr>
          <w:rStyle w:val="Kommentarhenvisning"/>
        </w:rPr>
        <w:annotationRef/>
      </w:r>
      <w:r>
        <w:t xml:space="preserve">Rettelse af Hamid kommentar. </w:t>
      </w:r>
    </w:p>
  </w:comment>
  <w:comment w:id="65"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6"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7" w:author="Simon Thomsen" w:date="2022-11-24T09:51:00Z" w:initials="ST">
    <w:p w14:paraId="25D13771" w14:textId="77777777" w:rsidR="00086BC9" w:rsidRDefault="00086BC9" w:rsidP="005D1C89">
      <w:pPr>
        <w:pStyle w:val="Kommentartekst"/>
      </w:pPr>
      <w:r>
        <w:rPr>
          <w:rStyle w:val="Kommentarhenvisning"/>
        </w:rPr>
        <w:annotationRef/>
      </w:r>
      <w:r>
        <w:t xml:space="preserve">Forsøgt tilføjet mere som Hamid skriver, men yderligere forklaring af dem kommer nedenfor, så enden rykke det op under case eller beholde som det er nu tror jeg. </w:t>
      </w:r>
    </w:p>
  </w:comment>
  <w:comment w:id="68" w:author="Simon Thomsen" w:date="2022-11-24T09:59:00Z" w:initials="ST">
    <w:p w14:paraId="4584005C" w14:textId="77777777" w:rsidR="00F27417" w:rsidRDefault="00F27417" w:rsidP="008E2F0B">
      <w:pPr>
        <w:pStyle w:val="Kommentartekst"/>
      </w:pPr>
      <w:r>
        <w:rPr>
          <w:rStyle w:val="Kommentarhenvisning"/>
        </w:rPr>
        <w:annotationRef/>
      </w:r>
      <w:r>
        <w:t>Spørg Mikael med henblik på time varying effects</w:t>
      </w:r>
    </w:p>
  </w:comment>
  <w:comment w:id="69" w:author="Simon Thomsen" w:date="2022-11-23T12:08:00Z" w:initials="ST">
    <w:p w14:paraId="489F7692" w14:textId="3F00A2D6" w:rsidR="000979F6" w:rsidRDefault="000979F6" w:rsidP="007525C4">
      <w:pPr>
        <w:pStyle w:val="Kommentartekst"/>
      </w:pPr>
      <w:r>
        <w:rPr>
          <w:rStyle w:val="Kommentarhenvisning"/>
        </w:rPr>
        <w:annotationRef/>
      </w:r>
      <w:r>
        <w:t>Rigtigt?</w:t>
      </w:r>
    </w:p>
  </w:comment>
  <w:comment w:id="70"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71"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81"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5F5849EF" w15:done="0"/>
  <w15:commentEx w15:paraId="2D2651A1"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7D61D8BB" w15:done="0"/>
  <w15:commentEx w15:paraId="4A80E27C" w15:done="0"/>
  <w15:commentEx w15:paraId="49E6E21D" w15:done="0"/>
  <w15:commentEx w15:paraId="4030AD7D" w15:done="0"/>
  <w15:commentEx w15:paraId="1B8DA343" w15:done="0"/>
  <w15:commentEx w15:paraId="2A49966A" w15:done="1"/>
  <w15:commentEx w15:paraId="4C7390F1" w15:paraIdParent="2A49966A" w15:done="1"/>
  <w15:commentEx w15:paraId="02256FDE" w15:done="0"/>
  <w15:commentEx w15:paraId="1224AADB" w15:paraIdParent="02256FDE" w15:done="0"/>
  <w15:commentEx w15:paraId="5C478E8C" w15:done="0"/>
  <w15:commentEx w15:paraId="59332A81" w15:paraIdParent="5C478E8C" w15:done="0"/>
  <w15:commentEx w15:paraId="20D5A1AE" w15:done="1"/>
  <w15:commentEx w15:paraId="4C022DBE" w15:paraIdParent="20D5A1AE" w15:done="1"/>
  <w15:commentEx w15:paraId="25D13771" w15:done="0"/>
  <w15:commentEx w15:paraId="4584005C" w15:done="0"/>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65887" w16cex:dateUtc="2022-11-21T19:05:00Z"/>
  <w16cex:commentExtensible w16cex:durableId="2726588D" w16cex:dateUtc="2022-11-21T19:05: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9A2D9" w16cex:dateUtc="2022-11-24T06:59:00Z"/>
  <w16cex:commentExtensible w16cex:durableId="2718A48C" w16cex:dateUtc="2022-11-11T09:38:00Z"/>
  <w16cex:commentExtensible w16cex:durableId="2729A4DC" w16cex:dateUtc="2022-11-24T07:07:00Z"/>
  <w16cex:commentExtensible w16cex:durableId="2729AA36" w16cex:dateUtc="2022-11-24T07:30:00Z"/>
  <w16cex:commentExtensible w16cex:durableId="2729ADC3" w16cex:dateUtc="2022-11-24T07:45:00Z"/>
  <w16cex:commentExtensible w16cex:durableId="271CB71E" w16cex:dateUtc="2022-11-14T11:46:00Z"/>
  <w16cex:commentExtensible w16cex:durableId="271DCA33" w16cex:dateUtc="2022-11-15T07:20:00Z"/>
  <w16cex:commentExtensible w16cex:durableId="2729AF6B" w16cex:dateUtc="2022-11-24T07:52:00Z"/>
  <w16cex:commentExtensible w16cex:durableId="2729AF78" w16cex:dateUtc="2022-11-24T07:53:00Z"/>
  <w16cex:commentExtensible w16cex:durableId="2729B40F" w16cex:dateUtc="2022-11-24T08:12:00Z"/>
  <w16cex:commentExtensible w16cex:durableId="2729B41D" w16cex:dateUtc="2022-11-24T08:13:00Z"/>
  <w16cex:commentExtensible w16cex:durableId="2703ABC6" w16cex:dateUtc="2022-10-26T10:51:00Z"/>
  <w16cex:commentExtensible w16cex:durableId="2703ABD5" w16cex:dateUtc="2022-10-26T10:51:00Z"/>
  <w16cex:commentExtensible w16cex:durableId="2729BD1A" w16cex:dateUtc="2022-11-24T08:51:00Z"/>
  <w16cex:commentExtensible w16cex:durableId="2729BEF6" w16cex:dateUtc="2022-11-24T08:59: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5F5849EF" w16cid:durableId="27265887"/>
  <w16cid:commentId w16cid:paraId="2D2651A1" w16cid:durableId="2726588D"/>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D61D8BB" w16cid:durableId="2729A2D9"/>
  <w16cid:commentId w16cid:paraId="4A80E27C" w16cid:durableId="2718A48C"/>
  <w16cid:commentId w16cid:paraId="49E6E21D" w16cid:durableId="2729A4DC"/>
  <w16cid:commentId w16cid:paraId="4030AD7D" w16cid:durableId="2729AA36"/>
  <w16cid:commentId w16cid:paraId="1B8DA343" w16cid:durableId="2729ADC3"/>
  <w16cid:commentId w16cid:paraId="2A49966A" w16cid:durableId="271CB71E"/>
  <w16cid:commentId w16cid:paraId="4C7390F1" w16cid:durableId="271DCA33"/>
  <w16cid:commentId w16cid:paraId="02256FDE" w16cid:durableId="2729AF6B"/>
  <w16cid:commentId w16cid:paraId="1224AADB" w16cid:durableId="2729AF78"/>
  <w16cid:commentId w16cid:paraId="5C478E8C" w16cid:durableId="2729B40F"/>
  <w16cid:commentId w16cid:paraId="59332A81" w16cid:durableId="2729B41D"/>
  <w16cid:commentId w16cid:paraId="20D5A1AE" w16cid:durableId="2703ABC6"/>
  <w16cid:commentId w16cid:paraId="4C022DBE" w16cid:durableId="2703ABD5"/>
  <w16cid:commentId w16cid:paraId="25D13771" w16cid:durableId="2729BD1A"/>
  <w16cid:commentId w16cid:paraId="4584005C" w16cid:durableId="2729BEF6"/>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78D8F" w14:textId="77777777" w:rsidR="0050546C" w:rsidRDefault="0050546C" w:rsidP="005F6ED0">
      <w:pPr>
        <w:spacing w:after="0" w:line="240" w:lineRule="auto"/>
      </w:pPr>
      <w:r>
        <w:separator/>
      </w:r>
    </w:p>
  </w:endnote>
  <w:endnote w:type="continuationSeparator" w:id="0">
    <w:p w14:paraId="34626C86" w14:textId="77777777" w:rsidR="0050546C" w:rsidRDefault="0050546C"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8D44A" w14:textId="77777777" w:rsidR="0050546C" w:rsidRDefault="0050546C" w:rsidP="005F6ED0">
      <w:pPr>
        <w:spacing w:after="0" w:line="240" w:lineRule="auto"/>
      </w:pPr>
      <w:r>
        <w:separator/>
      </w:r>
    </w:p>
  </w:footnote>
  <w:footnote w:type="continuationSeparator" w:id="0">
    <w:p w14:paraId="654B92A2" w14:textId="77777777" w:rsidR="0050546C" w:rsidRDefault="0050546C"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D1625A">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Pr>
          <w:rStyle w:val="Fodnotehenvisning"/>
        </w:rPr>
        <w:footnoteRef/>
      </w:r>
      <w:r>
        <w:t xml:space="preserve"> </w:t>
      </w:r>
      <w:r w:rsidRPr="005E7208">
        <w:t>The share of people being a member of the income insurance program.</w:t>
      </w:r>
      <w:r>
        <w:rPr>
          <w:lang w:val="da-DK"/>
        </w:rPr>
        <w:t xml:space="preserve"> </w:t>
      </w:r>
    </w:p>
  </w:footnote>
  <w:footnote w:id="7">
    <w:p w14:paraId="4BF42E35" w14:textId="6CC9CBEA" w:rsidR="00F018CF" w:rsidRPr="00F018CF" w:rsidRDefault="00F018CF">
      <w:pPr>
        <w:pStyle w:val="Fodnotetekst"/>
        <w:rPr>
          <w:lang w:val="da-DK"/>
        </w:rPr>
      </w:pPr>
      <w:r>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F018CF" w:rsidRDefault="00F018CF">
      <w:pPr>
        <w:pStyle w:val="Fodnotetekst"/>
        <w:rPr>
          <w:lang w:val="da-DK"/>
        </w:rPr>
      </w:pPr>
      <w:r>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845283" w:rsidRDefault="00845283">
      <w:pPr>
        <w:pStyle w:val="Fodnotetekst"/>
        <w:rPr>
          <w:lang w:val="da-DK"/>
        </w:rPr>
      </w:pPr>
      <w:r>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845283" w:rsidRDefault="00845283">
      <w:pPr>
        <w:pStyle w:val="Fodnotetekst"/>
        <w:rPr>
          <w:lang w:val="da-DK"/>
        </w:rPr>
      </w:pPr>
      <w:r>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845283" w:rsidRDefault="00845283">
      <w:pPr>
        <w:pStyle w:val="Fodnotetekst"/>
        <w:rPr>
          <w:lang w:val="da-DK"/>
        </w:rPr>
      </w:pPr>
      <w:r>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21D01B03" w14:textId="3D40D583" w:rsidR="00C100EC" w:rsidRPr="00C100EC" w:rsidRDefault="00C100EC">
      <w:pPr>
        <w:pStyle w:val="Fodnotetekst"/>
        <w:rPr>
          <w:lang w:val="da-DK"/>
        </w:rPr>
      </w:pPr>
      <w:r>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5">
    <w:p w14:paraId="3360922D" w14:textId="1A4DB9CB" w:rsidR="00C100EC" w:rsidRPr="00C100EC" w:rsidRDefault="00C100EC">
      <w:pPr>
        <w:pStyle w:val="Fodnotetekst"/>
        <w:rPr>
          <w:lang w:val="da-DK"/>
        </w:rPr>
      </w:pPr>
      <w:r>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6">
    <w:p w14:paraId="70C6B6EF" w14:textId="1B5227B5" w:rsidR="00C100EC" w:rsidRPr="00C100EC" w:rsidRDefault="00C100EC">
      <w:pPr>
        <w:pStyle w:val="Fodnotetekst"/>
        <w:rPr>
          <w:lang w:val="da-DK"/>
        </w:rPr>
      </w:pPr>
      <w:r>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17">
    <w:p w14:paraId="14DA72BB" w14:textId="2338D5DE" w:rsidR="00C100EC" w:rsidRPr="00C100EC" w:rsidRDefault="00C100EC">
      <w:pPr>
        <w:pStyle w:val="Fodnotetekst"/>
        <w:rPr>
          <w:lang w:val="da-DK"/>
        </w:rPr>
      </w:pPr>
      <w:r>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8">
    <w:p w14:paraId="1A8CC49C" w14:textId="294826D6" w:rsidR="00006999" w:rsidRPr="00006999" w:rsidRDefault="00006999">
      <w:pPr>
        <w:pStyle w:val="Fodnotetekst"/>
        <w:rPr>
          <w:lang w:val="da-DK"/>
        </w:rPr>
      </w:pPr>
      <w:r>
        <w:rPr>
          <w:rStyle w:val="Fodnotehenvisning"/>
        </w:rPr>
        <w:footnoteRef/>
      </w:r>
      <w:r>
        <w:t xml:space="preserve"> </w:t>
      </w:r>
      <w:r>
        <w:rPr>
          <w:rStyle w:val="cf01"/>
        </w:rPr>
        <w:t>Evaluated in 2025, so that the full effects have been carried through.</w:t>
      </w:r>
    </w:p>
  </w:footnote>
  <w:footnote w:id="19">
    <w:p w14:paraId="2AC894CC" w14:textId="57D71F02" w:rsidR="00006999" w:rsidRPr="00006999" w:rsidRDefault="00006999">
      <w:pPr>
        <w:pStyle w:val="Fodnotetekst"/>
        <w:rPr>
          <w:lang w:val="da-DK"/>
        </w:rPr>
      </w:pPr>
      <w:r>
        <w:rPr>
          <w:rStyle w:val="Fodnotehenvisning"/>
        </w:rPr>
        <w:footnoteRef/>
      </w:r>
      <w:r>
        <w:t xml:space="preserve"> </w:t>
      </w:r>
      <w:r>
        <w:rPr>
          <w:rStyle w:val="cf01"/>
        </w:rPr>
        <w:t>As the participation rate is fixed the fall in employment will directly result in an increase in unemployment of the same amount.</w:t>
      </w:r>
    </w:p>
  </w:footnote>
  <w:footnote w:id="20">
    <w:p w14:paraId="4EECFF1D" w14:textId="3F7ACDA2" w:rsidR="00006999" w:rsidRPr="00006999" w:rsidRDefault="00006999">
      <w:pPr>
        <w:pStyle w:val="Fodnotetekst"/>
        <w:rPr>
          <w:lang w:val="da-DK"/>
        </w:rPr>
      </w:pPr>
      <w:r>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1">
    <w:p w14:paraId="6E364C53" w14:textId="2E446E50" w:rsidR="00006999" w:rsidRPr="00006999" w:rsidRDefault="00006999">
      <w:pPr>
        <w:pStyle w:val="Fodnotetekst"/>
        <w:rPr>
          <w:lang w:val="da-DK"/>
        </w:rPr>
      </w:pPr>
      <w:r>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6BC9"/>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546C"/>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60</Pages>
  <Words>40077</Words>
  <Characters>228442</Characters>
  <Application>Microsoft Office Word</Application>
  <DocSecurity>0</DocSecurity>
  <Lines>1903</Lines>
  <Paragraphs>5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26</cp:revision>
  <cp:lastPrinted>2022-11-19T12:43:00Z</cp:lastPrinted>
  <dcterms:created xsi:type="dcterms:W3CDTF">2022-11-21T15:23:00Z</dcterms:created>
  <dcterms:modified xsi:type="dcterms:W3CDTF">2022-11-24T09:01: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